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6CDFC83" w14:textId="628C3286" w:rsidR="00314829" w:rsidRDefault="00DA0FE1" w:rsidP="00314829">
      <w:pPr>
        <w:pStyle w:val="Heading1"/>
        <w:spacing w:line="480" w:lineRule="auto"/>
      </w:pPr>
      <w:r>
        <w:t xml:space="preserve">Supplemental Materials for </w:t>
      </w:r>
      <w:r w:rsidR="00314829">
        <w:t xml:space="preserve">Structural, physiological and regulatory analysis of maltose transporter genes in </w:t>
      </w:r>
      <w:r w:rsidR="00314829" w:rsidRPr="00DA12F1">
        <w:rPr>
          <w:i/>
        </w:rPr>
        <w:t>S</w:t>
      </w:r>
      <w:r w:rsidR="00314829">
        <w:rPr>
          <w:i/>
        </w:rPr>
        <w:t>accharomyces</w:t>
      </w:r>
      <w:r w:rsidR="00314829" w:rsidRPr="00DA12F1">
        <w:rPr>
          <w:i/>
        </w:rPr>
        <w:t xml:space="preserve"> eubayanus</w:t>
      </w:r>
      <w:r w:rsidR="00314829">
        <w:t xml:space="preserve"> </w:t>
      </w:r>
      <w:r w:rsidR="00F10059">
        <w:t>CBS 12357</w:t>
      </w:r>
      <w:r w:rsidR="00314829" w:rsidRPr="0063506F">
        <w:rPr>
          <w:vertAlign w:val="superscript"/>
        </w:rPr>
        <w:t>T</w:t>
      </w:r>
      <w:r w:rsidR="00314829" w:rsidRPr="002932BB">
        <w:t>.</w:t>
      </w:r>
    </w:p>
    <w:p w14:paraId="617B68D3" w14:textId="70FA8BB1" w:rsidR="00DA0FE1" w:rsidRDefault="00DA0FE1" w:rsidP="00314829">
      <w:pPr>
        <w:pStyle w:val="Heading1"/>
      </w:pPr>
    </w:p>
    <w:p w14:paraId="50CF606C" w14:textId="77777777" w:rsidR="00314829" w:rsidRPr="00073AA8" w:rsidRDefault="00314829" w:rsidP="00314829">
      <w:pPr>
        <w:spacing w:line="480" w:lineRule="auto"/>
      </w:pPr>
      <w:r w:rsidRPr="00073AA8">
        <w:t>Anja Brickwedde</w:t>
      </w:r>
      <w:r w:rsidRPr="000B4D79">
        <w:rPr>
          <w:vertAlign w:val="superscript"/>
        </w:rPr>
        <w:t>#</w:t>
      </w:r>
      <w:r w:rsidRPr="00073AA8">
        <w:t>, Nick Brouwers</w:t>
      </w:r>
      <w:r w:rsidRPr="000B4D79">
        <w:rPr>
          <w:vertAlign w:val="superscript"/>
        </w:rPr>
        <w:t>#</w:t>
      </w:r>
      <w:r w:rsidRPr="00073AA8">
        <w:t xml:space="preserve">, Marcel van den </w:t>
      </w:r>
      <w:proofErr w:type="spellStart"/>
      <w:r w:rsidRPr="00073AA8">
        <w:t>Broek</w:t>
      </w:r>
      <w:proofErr w:type="spellEnd"/>
      <w:r w:rsidRPr="00073AA8">
        <w:t>, Joan S. Gallego Murillo,</w:t>
      </w:r>
      <w:r>
        <w:t xml:space="preserve"> Julie Fraiture,</w:t>
      </w:r>
      <w:r w:rsidRPr="00073AA8">
        <w:t xml:space="preserve"> Jack T. </w:t>
      </w:r>
      <w:proofErr w:type="spellStart"/>
      <w:r w:rsidRPr="00073AA8">
        <w:t>Pronk</w:t>
      </w:r>
      <w:proofErr w:type="spellEnd"/>
      <w:r w:rsidRPr="00073AA8">
        <w:t xml:space="preserve"> and Jean-Marc G. Daran*</w:t>
      </w:r>
    </w:p>
    <w:p w14:paraId="54227828" w14:textId="77777777" w:rsidR="00DA0FE1" w:rsidRPr="008209AF" w:rsidRDefault="00DA0FE1" w:rsidP="00DA0FE1">
      <w:pPr>
        <w:spacing w:line="240" w:lineRule="auto"/>
        <w:rPr>
          <w:lang w:val="en-GB"/>
        </w:rPr>
      </w:pPr>
      <w:r w:rsidRPr="008209AF">
        <w:rPr>
          <w:lang w:val="en-GB"/>
        </w:rPr>
        <w:t>* Corresponding author</w:t>
      </w:r>
      <w:r>
        <w:rPr>
          <w:lang w:val="en-GB"/>
        </w:rPr>
        <w:t xml:space="preserve">: </w:t>
      </w:r>
      <w:r w:rsidRPr="008209AF">
        <w:rPr>
          <w:lang w:val="en-GB"/>
        </w:rPr>
        <w:t xml:space="preserve">Department of Biotechnology, Delft University of Technology, </w:t>
      </w:r>
      <w:r>
        <w:rPr>
          <w:lang w:val="en-GB"/>
        </w:rPr>
        <w:t xml:space="preserve">van der </w:t>
      </w:r>
      <w:proofErr w:type="spellStart"/>
      <w:r>
        <w:rPr>
          <w:lang w:val="en-GB"/>
        </w:rPr>
        <w:t>Maasweg</w:t>
      </w:r>
      <w:proofErr w:type="spellEnd"/>
      <w:r>
        <w:rPr>
          <w:lang w:val="en-GB"/>
        </w:rPr>
        <w:t xml:space="preserve"> 9, 2629 HZ </w:t>
      </w:r>
      <w:r w:rsidRPr="008209AF">
        <w:rPr>
          <w:lang w:val="en-GB"/>
        </w:rPr>
        <w:t xml:space="preserve">Delft, The Netherlands </w:t>
      </w:r>
    </w:p>
    <w:p w14:paraId="49687CBC" w14:textId="77777777" w:rsidR="00A60C8A" w:rsidRDefault="00A60C8A" w:rsidP="00DA0FE1">
      <w:pPr>
        <w:spacing w:after="0" w:line="480" w:lineRule="auto"/>
        <w:rPr>
          <w:b/>
        </w:rPr>
      </w:pPr>
    </w:p>
    <w:p w14:paraId="488608D8" w14:textId="77777777" w:rsidR="004F3608" w:rsidRDefault="00A60C8A" w:rsidP="004F3608">
      <w:pPr>
        <w:spacing w:after="0" w:line="480" w:lineRule="auto"/>
      </w:pPr>
      <w:r w:rsidRPr="005F4151">
        <w:rPr>
          <w:b/>
        </w:rPr>
        <w:t>Table S5:</w:t>
      </w:r>
      <w:r w:rsidRPr="005F4151">
        <w:t xml:space="preserve"> Primers used in this study</w:t>
      </w:r>
    </w:p>
    <w:tbl>
      <w:tblPr>
        <w:tblStyle w:val="LightShading-Accent1"/>
        <w:tblpPr w:leftFromText="180" w:rightFromText="180" w:vertAnchor="text" w:horzAnchor="page" w:tblpX="1575" w:tblpY="-341"/>
        <w:tblW w:w="9018" w:type="dxa"/>
        <w:tblLayout w:type="fixed"/>
        <w:tblLook w:val="04A0" w:firstRow="1" w:lastRow="0" w:firstColumn="1" w:lastColumn="0" w:noHBand="0" w:noVBand="1"/>
      </w:tblPr>
      <w:tblGrid>
        <w:gridCol w:w="805"/>
        <w:gridCol w:w="5073"/>
        <w:gridCol w:w="3140"/>
      </w:tblGrid>
      <w:tr w:rsidR="004F3608" w:rsidRPr="00612E44" w14:paraId="2F0CE085" w14:textId="77777777" w:rsidTr="00C6721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0E2A6C" w14:textId="77777777" w:rsidR="004F3608" w:rsidRPr="008A3A2F" w:rsidRDefault="004F3608" w:rsidP="007E6F63">
            <w:pPr>
              <w:pStyle w:val="NoSpacing"/>
              <w:jc w:val="both"/>
              <w:rPr>
                <w:rFonts w:asciiTheme="majorHAnsi" w:hAnsiTheme="majorHAnsi"/>
                <w:b w:val="0"/>
                <w:color w:val="auto"/>
                <w:sz w:val="16"/>
              </w:rPr>
            </w:pPr>
            <w:r>
              <w:rPr>
                <w:rFonts w:asciiTheme="majorHAnsi" w:hAnsiTheme="majorHAnsi"/>
                <w:color w:val="auto"/>
                <w:sz w:val="16"/>
              </w:rPr>
              <w:lastRenderedPageBreak/>
              <w:t>Primer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7E56EA" w14:textId="77777777" w:rsidR="004F3608" w:rsidRDefault="004F3608" w:rsidP="007E6F63">
            <w:pPr>
              <w:pStyle w:val="NoSpacing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16"/>
              </w:rPr>
            </w:pPr>
            <w:proofErr w:type="spellStart"/>
            <w:r w:rsidRPr="00981306">
              <w:rPr>
                <w:rFonts w:asciiTheme="majorHAnsi" w:hAnsiTheme="majorHAnsi"/>
                <w:color w:val="auto"/>
                <w:sz w:val="16"/>
              </w:rPr>
              <w:t>Sequence</w:t>
            </w:r>
            <w:proofErr w:type="spellEnd"/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D91523" w14:textId="77777777" w:rsidR="004F3608" w:rsidRPr="00612E44" w:rsidRDefault="004F3608" w:rsidP="007E6F63">
            <w:pPr>
              <w:pStyle w:val="NoSpacing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color w:val="auto"/>
                <w:sz w:val="16"/>
              </w:rPr>
            </w:pPr>
            <w:proofErr w:type="spellStart"/>
            <w:r>
              <w:rPr>
                <w:rFonts w:asciiTheme="majorHAnsi" w:hAnsiTheme="majorHAnsi"/>
                <w:color w:val="auto"/>
                <w:sz w:val="16"/>
              </w:rPr>
              <w:t>Purpose</w:t>
            </w:r>
            <w:proofErr w:type="spellEnd"/>
          </w:p>
        </w:tc>
      </w:tr>
      <w:tr w:rsidR="004F3608" w:rsidRPr="00981306" w14:paraId="6B21B5B5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0E0B16" w14:textId="77777777" w:rsidR="004F3608" w:rsidRPr="003F096E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7812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CC0A61" w14:textId="77777777" w:rsidR="004F3608" w:rsidRPr="00C67216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 xml:space="preserve">TCATGTAATTAGTTATGTCACGCTTACATTC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B71EB3" w14:textId="77777777" w:rsidR="004F3608" w:rsidRPr="005F4151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mplification of p426-TEF-amdS backbone for Gibson Assembly</w:t>
            </w:r>
          </w:p>
        </w:tc>
      </w:tr>
      <w:tr w:rsidR="004F3608" w:rsidRPr="00981306" w14:paraId="69418BF7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744C430" w14:textId="77777777" w:rsidR="004F3608" w:rsidRPr="003F096E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5921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4271A69" w14:textId="77777777" w:rsidR="004F3608" w:rsidRPr="00C67216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 xml:space="preserve">AAAACTTAGATTAGATTGCTATGCTTTCTTTCTAATGAGC </w:t>
            </w:r>
          </w:p>
          <w:p w14:paraId="1B2D1819" w14:textId="77777777" w:rsidR="004F3608" w:rsidRPr="00C67216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i/>
                <w:sz w:val="16"/>
                <w:szCs w:val="16"/>
                <w:lang w:val="nl-NL"/>
              </w:rPr>
            </w:pP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C022491" w14:textId="77777777" w:rsidR="004F3608" w:rsidRPr="005F4151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mplification of p426-TEF-amdS backbone for Gibson Assembly</w:t>
            </w:r>
          </w:p>
        </w:tc>
      </w:tr>
      <w:tr w:rsidR="004F3608" w14:paraId="4EDB76E0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A372E7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10491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7BB82D" w14:textId="77777777" w:rsidR="004F3608" w:rsidRPr="00C67216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>GCTCATTAGAAAGAAAGCATAGCAATCTAATCTAAGTTTT</w:t>
            </w:r>
            <w:r w:rsidRPr="00C67216">
              <w:rPr>
                <w:rFonts w:ascii="Courier New" w:hAnsi="Courier New" w:cs="Courier New"/>
                <w:sz w:val="16"/>
                <w:szCs w:val="16"/>
                <w:u w:val="single"/>
              </w:rPr>
              <w:t>AAAGTTTCGGTATACTTAGCAGACAG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5548EC" w14:textId="0AFD9A3F" w:rsidR="004F3608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Amplification of </w:t>
            </w:r>
            <w:r w:rsidR="00D71BE2">
              <w:rPr>
                <w:sz w:val="16"/>
                <w:szCs w:val="16"/>
              </w:rPr>
              <w:t>Se</w:t>
            </w:r>
            <w:r>
              <w:rPr>
                <w:i/>
                <w:iCs/>
                <w:sz w:val="16"/>
                <w:szCs w:val="16"/>
              </w:rPr>
              <w:t xml:space="preserve">MALT1 </w:t>
            </w:r>
            <w:r>
              <w:rPr>
                <w:sz w:val="16"/>
                <w:szCs w:val="16"/>
              </w:rPr>
              <w:t xml:space="preserve">from </w:t>
            </w:r>
            <w:r>
              <w:rPr>
                <w:i/>
                <w:iCs/>
                <w:sz w:val="16"/>
                <w:szCs w:val="16"/>
              </w:rPr>
              <w:t xml:space="preserve">S. eubayanus </w:t>
            </w:r>
            <w:r w:rsidR="00F10059">
              <w:rPr>
                <w:sz w:val="16"/>
                <w:szCs w:val="16"/>
              </w:rPr>
              <w:t>CBS 12357</w:t>
            </w:r>
            <w:r>
              <w:rPr>
                <w:sz w:val="16"/>
                <w:szCs w:val="16"/>
              </w:rPr>
              <w:t xml:space="preserve"> for Gibson Assembly</w:t>
            </w:r>
          </w:p>
        </w:tc>
      </w:tr>
      <w:tr w:rsidR="004F3608" w:rsidRPr="000B19A3" w14:paraId="56271E77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46C53DA" w14:textId="77777777" w:rsidR="004F3608" w:rsidRPr="005F4151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10492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AD9C249" w14:textId="77777777" w:rsidR="004F3608" w:rsidRPr="00C67216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>GGAGGGCGTGAATGTAAGCGTGACATAACTAATTACATGA</w:t>
            </w:r>
            <w:r w:rsidRPr="00C67216">
              <w:rPr>
                <w:rFonts w:ascii="Courier New" w:hAnsi="Courier New" w:cs="Courier New"/>
                <w:sz w:val="16"/>
                <w:szCs w:val="16"/>
                <w:u w:val="single"/>
              </w:rPr>
              <w:t>TACCCTAATCAAGTAAATAGATAATAAAGTTAATGTG</w:t>
            </w:r>
            <w:r w:rsidRPr="00C67216">
              <w:rPr>
                <w:rFonts w:ascii="Courier New" w:hAnsi="Courier New" w:cs="Courier New"/>
                <w:sz w:val="16"/>
                <w:szCs w:val="16"/>
              </w:rPr>
              <w:t xml:space="preserve">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EFF6087" w14:textId="7EEBACD5" w:rsidR="004F3608" w:rsidRPr="005F4151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Amplification of </w:t>
            </w:r>
            <w:r w:rsidR="00D71BE2">
              <w:rPr>
                <w:sz w:val="16"/>
                <w:szCs w:val="16"/>
              </w:rPr>
              <w:t>Se</w:t>
            </w:r>
            <w:r>
              <w:rPr>
                <w:i/>
                <w:iCs/>
                <w:sz w:val="16"/>
                <w:szCs w:val="16"/>
              </w:rPr>
              <w:t xml:space="preserve">MALT1 </w:t>
            </w:r>
            <w:r>
              <w:rPr>
                <w:sz w:val="16"/>
                <w:szCs w:val="16"/>
              </w:rPr>
              <w:t xml:space="preserve">from </w:t>
            </w:r>
            <w:r>
              <w:rPr>
                <w:i/>
                <w:iCs/>
                <w:sz w:val="16"/>
                <w:szCs w:val="16"/>
              </w:rPr>
              <w:t xml:space="preserve">S. eubayanus </w:t>
            </w:r>
            <w:r w:rsidR="00F10059">
              <w:rPr>
                <w:sz w:val="16"/>
                <w:szCs w:val="16"/>
              </w:rPr>
              <w:t>CBS 12357</w:t>
            </w:r>
            <w:r>
              <w:rPr>
                <w:sz w:val="16"/>
                <w:szCs w:val="16"/>
              </w:rPr>
              <w:t xml:space="preserve"> for Gibson Assembly</w:t>
            </w:r>
          </w:p>
        </w:tc>
      </w:tr>
      <w:tr w:rsidR="004F3608" w:rsidRPr="00087113" w14:paraId="4534B37B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C8AC26" w14:textId="77777777" w:rsidR="004F3608" w:rsidRPr="005F4151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10632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80FD60" w14:textId="77777777" w:rsidR="004F3608" w:rsidRPr="00C67216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>GGAGGGCGTGAATGTAAGCGTGACATAACTAATTACATGA</w:t>
            </w:r>
            <w:r w:rsidRPr="00C67216">
              <w:rPr>
                <w:rFonts w:ascii="Courier New" w:hAnsi="Courier New" w:cs="Courier New"/>
                <w:sz w:val="16"/>
                <w:szCs w:val="16"/>
                <w:u w:val="single"/>
              </w:rPr>
              <w:t>TGCGCTAAGAGTCATCAAT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854854" w14:textId="1B9970B1" w:rsidR="004F3608" w:rsidRPr="005F4151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Amplification of </w:t>
            </w:r>
            <w:r w:rsidR="00D71BE2">
              <w:rPr>
                <w:sz w:val="16"/>
                <w:szCs w:val="16"/>
              </w:rPr>
              <w:t>Se</w:t>
            </w:r>
            <w:r>
              <w:rPr>
                <w:i/>
                <w:iCs/>
                <w:sz w:val="16"/>
                <w:szCs w:val="16"/>
              </w:rPr>
              <w:t xml:space="preserve">MALT2 </w:t>
            </w:r>
            <w:r>
              <w:rPr>
                <w:sz w:val="16"/>
                <w:szCs w:val="16"/>
              </w:rPr>
              <w:t xml:space="preserve">from </w:t>
            </w:r>
            <w:r>
              <w:rPr>
                <w:i/>
                <w:iCs/>
                <w:sz w:val="16"/>
                <w:szCs w:val="16"/>
              </w:rPr>
              <w:t xml:space="preserve">S. eubayanus </w:t>
            </w:r>
            <w:r w:rsidR="00F10059">
              <w:rPr>
                <w:sz w:val="16"/>
                <w:szCs w:val="16"/>
              </w:rPr>
              <w:t>CBS 12357</w:t>
            </w:r>
            <w:r>
              <w:rPr>
                <w:sz w:val="16"/>
                <w:szCs w:val="16"/>
              </w:rPr>
              <w:t xml:space="preserve"> for Gibson Assembly</w:t>
            </w:r>
          </w:p>
        </w:tc>
      </w:tr>
      <w:tr w:rsidR="004F3608" w:rsidRPr="00087113" w14:paraId="69E1D991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1D63DEB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10633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31217BE" w14:textId="77777777" w:rsidR="004F3608" w:rsidRPr="00C67216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>GCTCATTAGAAAGAAAGCATAGCAATCTAATCTAAGTTTT</w:t>
            </w:r>
            <w:r w:rsidRPr="00C67216">
              <w:rPr>
                <w:rFonts w:ascii="Courier New" w:hAnsi="Courier New" w:cs="Courier New"/>
                <w:sz w:val="16"/>
                <w:szCs w:val="16"/>
                <w:u w:val="single"/>
              </w:rPr>
              <w:t xml:space="preserve">GAGGCGTGATATGCTCCAT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825B6C7" w14:textId="51760185" w:rsidR="004F3608" w:rsidRPr="00087113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Amplification of </w:t>
            </w:r>
            <w:r w:rsidR="00D71BE2">
              <w:rPr>
                <w:sz w:val="16"/>
                <w:szCs w:val="16"/>
              </w:rPr>
              <w:t>Se</w:t>
            </w:r>
            <w:r>
              <w:rPr>
                <w:i/>
                <w:iCs/>
                <w:sz w:val="16"/>
                <w:szCs w:val="16"/>
              </w:rPr>
              <w:t xml:space="preserve">MALT2 </w:t>
            </w:r>
            <w:r>
              <w:rPr>
                <w:sz w:val="16"/>
                <w:szCs w:val="16"/>
              </w:rPr>
              <w:t xml:space="preserve">from </w:t>
            </w:r>
            <w:r>
              <w:rPr>
                <w:i/>
                <w:iCs/>
                <w:sz w:val="16"/>
                <w:szCs w:val="16"/>
              </w:rPr>
              <w:t xml:space="preserve">S. eubayanus </w:t>
            </w:r>
            <w:r w:rsidR="00F10059">
              <w:rPr>
                <w:sz w:val="16"/>
                <w:szCs w:val="16"/>
              </w:rPr>
              <w:t>CBS 12357</w:t>
            </w:r>
            <w:r>
              <w:rPr>
                <w:sz w:val="16"/>
                <w:szCs w:val="16"/>
              </w:rPr>
              <w:t xml:space="preserve"> for Gibson Assembly</w:t>
            </w:r>
          </w:p>
        </w:tc>
      </w:tr>
      <w:tr w:rsidR="004F3608" w:rsidRPr="00087113" w14:paraId="44AB5078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647163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10671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5E910B" w14:textId="77777777" w:rsidR="004F3608" w:rsidRPr="00C67216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>GGAGGGCGTGAATGTAAGCGTGACATAACTAATTACATGA</w:t>
            </w:r>
            <w:r w:rsidRPr="00C67216">
              <w:rPr>
                <w:rFonts w:ascii="Courier New" w:hAnsi="Courier New" w:cs="Courier New"/>
                <w:sz w:val="16"/>
                <w:szCs w:val="16"/>
                <w:u w:val="single"/>
              </w:rPr>
              <w:t xml:space="preserve">TGTCAGATAACAAAACCAGATACC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EF4809" w14:textId="2859D255" w:rsidR="004F3608" w:rsidRPr="005F4151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Amplification of </w:t>
            </w:r>
            <w:r w:rsidR="00D71BE2">
              <w:rPr>
                <w:sz w:val="16"/>
                <w:szCs w:val="16"/>
              </w:rPr>
              <w:t>Se</w:t>
            </w:r>
            <w:r>
              <w:rPr>
                <w:i/>
                <w:iCs/>
                <w:sz w:val="16"/>
                <w:szCs w:val="16"/>
              </w:rPr>
              <w:t xml:space="preserve">MALT3 </w:t>
            </w:r>
            <w:r>
              <w:rPr>
                <w:sz w:val="16"/>
                <w:szCs w:val="16"/>
              </w:rPr>
              <w:t xml:space="preserve">from </w:t>
            </w:r>
            <w:r>
              <w:rPr>
                <w:i/>
                <w:iCs/>
                <w:sz w:val="16"/>
                <w:szCs w:val="16"/>
              </w:rPr>
              <w:t xml:space="preserve">S. eubayanus </w:t>
            </w:r>
            <w:r w:rsidR="00F10059">
              <w:rPr>
                <w:sz w:val="16"/>
                <w:szCs w:val="16"/>
              </w:rPr>
              <w:t>CBS 12357</w:t>
            </w:r>
            <w:r>
              <w:rPr>
                <w:sz w:val="16"/>
                <w:szCs w:val="16"/>
              </w:rPr>
              <w:t xml:space="preserve"> for Gibson Assembly</w:t>
            </w:r>
          </w:p>
        </w:tc>
      </w:tr>
      <w:tr w:rsidR="004F3608" w:rsidRPr="00087113" w14:paraId="062D5E09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B3AE534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10672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D780563" w14:textId="77777777" w:rsidR="004F3608" w:rsidRPr="00C67216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>GCTCATTAGAAAGAAAGCATAGCAATCTAATCTAAGTTTT</w:t>
            </w:r>
            <w:r w:rsidRPr="00C67216">
              <w:rPr>
                <w:rFonts w:ascii="Courier New" w:hAnsi="Courier New" w:cs="Courier New"/>
                <w:sz w:val="16"/>
                <w:szCs w:val="16"/>
                <w:u w:val="single"/>
              </w:rPr>
              <w:t xml:space="preserve">CGATAGAATATCCTGCTGAACC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073666E" w14:textId="6A2E3CB3" w:rsidR="004F3608" w:rsidRPr="005F4151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Amplification of </w:t>
            </w:r>
            <w:r w:rsidR="00D71BE2">
              <w:rPr>
                <w:sz w:val="16"/>
                <w:szCs w:val="16"/>
              </w:rPr>
              <w:t>Se</w:t>
            </w:r>
            <w:r>
              <w:rPr>
                <w:i/>
                <w:iCs/>
                <w:sz w:val="16"/>
                <w:szCs w:val="16"/>
              </w:rPr>
              <w:t xml:space="preserve">MALT3 </w:t>
            </w:r>
            <w:r>
              <w:rPr>
                <w:sz w:val="16"/>
                <w:szCs w:val="16"/>
              </w:rPr>
              <w:t xml:space="preserve">from </w:t>
            </w:r>
            <w:r>
              <w:rPr>
                <w:i/>
                <w:iCs/>
                <w:sz w:val="16"/>
                <w:szCs w:val="16"/>
              </w:rPr>
              <w:t xml:space="preserve">S. eubayanus </w:t>
            </w:r>
            <w:r w:rsidR="00F10059">
              <w:rPr>
                <w:sz w:val="16"/>
                <w:szCs w:val="16"/>
              </w:rPr>
              <w:t>CBS 12357</w:t>
            </w:r>
            <w:r>
              <w:rPr>
                <w:sz w:val="16"/>
                <w:szCs w:val="16"/>
              </w:rPr>
              <w:t xml:space="preserve"> for Gibson Assembly</w:t>
            </w:r>
          </w:p>
        </w:tc>
      </w:tr>
      <w:tr w:rsidR="00434CE2" w:rsidRPr="00087113" w14:paraId="3EC850A1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8040A7" w14:textId="77777777" w:rsidR="00434CE2" w:rsidRPr="00434CE2" w:rsidRDefault="00434CE2" w:rsidP="00434CE2">
            <w:pPr>
              <w:pStyle w:val="Default"/>
              <w:jc w:val="both"/>
              <w:rPr>
                <w:sz w:val="16"/>
                <w:szCs w:val="16"/>
              </w:rPr>
            </w:pPr>
            <w:r w:rsidRPr="00434CE2">
              <w:rPr>
                <w:sz w:val="16"/>
                <w:szCs w:val="16"/>
              </w:rPr>
              <w:t>9940</w:t>
            </w:r>
          </w:p>
          <w:p w14:paraId="59C54495" w14:textId="677E4EFA" w:rsidR="00434CE2" w:rsidRDefault="00434CE2" w:rsidP="00434CE2">
            <w:pPr>
              <w:pStyle w:val="Default"/>
              <w:jc w:val="both"/>
              <w:rPr>
                <w:sz w:val="16"/>
                <w:szCs w:val="16"/>
              </w:rPr>
            </w:pP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E4EE54" w14:textId="74408B99" w:rsidR="00434CE2" w:rsidRPr="00C67216" w:rsidRDefault="00434CE2" w:rsidP="00AB7C4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>GCTCATTAGAAAGAAAGCATAGCAATCTAATCTAAGTT</w:t>
            </w:r>
            <w:r w:rsidR="00AB7C43" w:rsidRPr="00C67216">
              <w:rPr>
                <w:rFonts w:ascii="Courier New" w:hAnsi="Courier New" w:cs="Courier New"/>
                <w:sz w:val="16"/>
                <w:szCs w:val="16"/>
              </w:rPr>
              <w:t>TT</w:t>
            </w:r>
            <w:r w:rsidR="00AB7C43" w:rsidRPr="00C67216">
              <w:rPr>
                <w:rFonts w:ascii="Courier New" w:hAnsi="Courier New" w:cs="Courier New"/>
                <w:sz w:val="16"/>
                <w:szCs w:val="16"/>
                <w:u w:val="single"/>
              </w:rPr>
              <w:t>CAACGTACCGGGCTTGAGGGACATACAG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98036E" w14:textId="11AF8937" w:rsidR="00434CE2" w:rsidRDefault="00434CE2" w:rsidP="00AB7C4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434CE2">
              <w:rPr>
                <w:sz w:val="16"/>
                <w:szCs w:val="16"/>
              </w:rPr>
              <w:t xml:space="preserve">Amplification of </w:t>
            </w:r>
            <w:r w:rsidRPr="00AB7C43">
              <w:rPr>
                <w:i/>
                <w:sz w:val="16"/>
                <w:szCs w:val="16"/>
              </w:rPr>
              <w:t>ScAGT1</w:t>
            </w:r>
            <w:r w:rsidR="00AB7C43">
              <w:rPr>
                <w:sz w:val="16"/>
                <w:szCs w:val="16"/>
              </w:rPr>
              <w:t xml:space="preserve"> from</w:t>
            </w:r>
            <w:r w:rsidRPr="00434CE2">
              <w:rPr>
                <w:sz w:val="16"/>
                <w:szCs w:val="16"/>
              </w:rPr>
              <w:t xml:space="preserve"> </w:t>
            </w:r>
            <w:r w:rsidRPr="00AB7C43">
              <w:rPr>
                <w:i/>
                <w:sz w:val="16"/>
                <w:szCs w:val="16"/>
              </w:rPr>
              <w:t xml:space="preserve">S. cerevisiae </w:t>
            </w:r>
            <w:r w:rsidR="00AB7C43" w:rsidRPr="00AB7C43">
              <w:rPr>
                <w:sz w:val="16"/>
                <w:szCs w:val="16"/>
              </w:rPr>
              <w:t xml:space="preserve"> CEN.PK113-7D</w:t>
            </w:r>
          </w:p>
        </w:tc>
      </w:tr>
      <w:tr w:rsidR="00434CE2" w:rsidRPr="00087113" w14:paraId="019F4A53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C9F6C6" w14:textId="3236DDF5" w:rsidR="00434CE2" w:rsidRDefault="00434CE2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941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0CCBF1" w14:textId="2889B468" w:rsidR="00434CE2" w:rsidRPr="00C67216" w:rsidRDefault="00434CE2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>GGAGGGCGT</w:t>
            </w:r>
            <w:r w:rsidR="00AB7C43" w:rsidRPr="00C67216">
              <w:rPr>
                <w:rFonts w:ascii="Courier New" w:hAnsi="Courier New" w:cs="Courier New"/>
                <w:sz w:val="16"/>
                <w:szCs w:val="16"/>
              </w:rPr>
              <w:t>GAATGTAAGCGTGACATAACTAATTACATGA</w:t>
            </w:r>
            <w:r w:rsidRPr="00C67216">
              <w:rPr>
                <w:rFonts w:ascii="Courier New" w:hAnsi="Courier New" w:cs="Courier New"/>
                <w:sz w:val="16"/>
                <w:szCs w:val="16"/>
                <w:u w:val="single"/>
              </w:rPr>
              <w:t>CTAGCTGAGGGTTTTGGGAGCAGTCAAAGG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F8B75E" w14:textId="58E7EE7F" w:rsidR="00434CE2" w:rsidRDefault="00AB7C43" w:rsidP="00AB7C4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434CE2">
              <w:rPr>
                <w:sz w:val="16"/>
                <w:szCs w:val="16"/>
              </w:rPr>
              <w:t xml:space="preserve">Amplification of </w:t>
            </w:r>
            <w:r w:rsidRPr="00AB7C43">
              <w:rPr>
                <w:i/>
                <w:sz w:val="16"/>
                <w:szCs w:val="16"/>
              </w:rPr>
              <w:t>ScAGT1</w:t>
            </w:r>
            <w:r w:rsidRPr="00434CE2">
              <w:rPr>
                <w:sz w:val="16"/>
                <w:szCs w:val="16"/>
              </w:rPr>
              <w:t xml:space="preserve"> from </w:t>
            </w:r>
            <w:r w:rsidRPr="00AB7C43">
              <w:rPr>
                <w:i/>
                <w:sz w:val="16"/>
                <w:szCs w:val="16"/>
              </w:rPr>
              <w:t>S. cerevisiae</w:t>
            </w:r>
            <w:r>
              <w:rPr>
                <w:i/>
                <w:sz w:val="16"/>
                <w:szCs w:val="16"/>
              </w:rPr>
              <w:t xml:space="preserve"> </w:t>
            </w:r>
            <w:r w:rsidRPr="00AB7C43">
              <w:rPr>
                <w:sz w:val="16"/>
                <w:szCs w:val="16"/>
              </w:rPr>
              <w:t xml:space="preserve"> CEN.PK113-7D</w:t>
            </w:r>
          </w:p>
        </w:tc>
      </w:tr>
      <w:tr w:rsidR="004F3608" w:rsidRPr="00087113" w14:paraId="08497CBA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7D2B1B" w14:textId="77777777" w:rsidR="004F3608" w:rsidRPr="005F4151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10178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EB683F" w14:textId="77777777" w:rsidR="004F3608" w:rsidRPr="00C67216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 xml:space="preserve">GGGAACAAAAGCTGGAGCTCATAG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0B36FE" w14:textId="77777777" w:rsidR="004F3608" w:rsidRPr="005F4151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Out-Out diagnostic PCR of Gibson Assembly constructs</w:t>
            </w:r>
          </w:p>
        </w:tc>
      </w:tr>
      <w:tr w:rsidR="004F3608" w:rsidRPr="00087113" w14:paraId="54C03949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642A5DE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9947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5E1F543" w14:textId="77777777" w:rsidR="004F3608" w:rsidRPr="00C67216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 xml:space="preserve">TACCGGCCGCAAATTAAAGC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88AED5A" w14:textId="77777777" w:rsidR="004F3608" w:rsidRPr="005F4151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Out-Out diagnostic PCR of Gibson Assembly constructs</w:t>
            </w:r>
          </w:p>
        </w:tc>
      </w:tr>
      <w:tr w:rsidR="004F3608" w:rsidRPr="00BC3154" w14:paraId="0D114557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628A12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10627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57CB99" w14:textId="77777777" w:rsidR="004F3608" w:rsidRPr="00C67216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 xml:space="preserve">TTATAGGCGGGATGGGATGTTC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2A9E8C" w14:textId="77777777" w:rsidR="004F3608" w:rsidRPr="00BC3154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In-Out diagnostic PCR of </w:t>
            </w:r>
            <w:r w:rsidR="00D71BE2">
              <w:rPr>
                <w:sz w:val="16"/>
                <w:szCs w:val="16"/>
              </w:rPr>
              <w:t>Se</w:t>
            </w:r>
            <w:r>
              <w:rPr>
                <w:i/>
                <w:iCs/>
                <w:sz w:val="16"/>
                <w:szCs w:val="16"/>
              </w:rPr>
              <w:t xml:space="preserve">MALT1 </w:t>
            </w:r>
            <w:r>
              <w:rPr>
                <w:sz w:val="16"/>
                <w:szCs w:val="16"/>
              </w:rPr>
              <w:t xml:space="preserve">Gibson Assembly construct </w:t>
            </w:r>
          </w:p>
        </w:tc>
      </w:tr>
      <w:tr w:rsidR="004F3608" w:rsidRPr="00BC3154" w14:paraId="5F1AB63B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A9DE455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10628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64D86E4" w14:textId="77777777" w:rsidR="004F3608" w:rsidRPr="00C67216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 xml:space="preserve">CTGGCCTTCCAGACCGTTATAC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73CB5E4" w14:textId="77777777" w:rsidR="004F3608" w:rsidRPr="00BC3154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In-Out diagnostic PCR of </w:t>
            </w:r>
            <w:r w:rsidR="00D71BE2">
              <w:rPr>
                <w:sz w:val="16"/>
                <w:szCs w:val="16"/>
              </w:rPr>
              <w:t>Se</w:t>
            </w:r>
            <w:r>
              <w:rPr>
                <w:i/>
                <w:iCs/>
                <w:sz w:val="16"/>
                <w:szCs w:val="16"/>
              </w:rPr>
              <w:t xml:space="preserve">MALT2/4 </w:t>
            </w:r>
            <w:r>
              <w:rPr>
                <w:sz w:val="16"/>
                <w:szCs w:val="16"/>
              </w:rPr>
              <w:t xml:space="preserve">Gibson Assembly construct </w:t>
            </w:r>
          </w:p>
        </w:tc>
      </w:tr>
      <w:tr w:rsidR="004F3608" w:rsidRPr="00BC3154" w14:paraId="482A2E4A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CDDD70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10629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B4C9A8" w14:textId="77777777" w:rsidR="004F3608" w:rsidRPr="00C67216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 xml:space="preserve">TCTTCTAATGGTGGTCGCCTTC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A9262B" w14:textId="77777777" w:rsidR="004F3608" w:rsidRPr="00BC3154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In-Out diagnostic PCR of </w:t>
            </w:r>
            <w:r w:rsidR="00D71BE2">
              <w:rPr>
                <w:sz w:val="16"/>
                <w:szCs w:val="16"/>
              </w:rPr>
              <w:t>Se</w:t>
            </w:r>
            <w:r>
              <w:rPr>
                <w:i/>
                <w:iCs/>
                <w:sz w:val="16"/>
                <w:szCs w:val="16"/>
              </w:rPr>
              <w:t xml:space="preserve">MALT3 </w:t>
            </w:r>
            <w:r>
              <w:rPr>
                <w:sz w:val="16"/>
                <w:szCs w:val="16"/>
              </w:rPr>
              <w:t xml:space="preserve">Gibson Assembly construct </w:t>
            </w:r>
          </w:p>
        </w:tc>
      </w:tr>
      <w:tr w:rsidR="004F3608" w:rsidRPr="00087113" w14:paraId="275B729E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53EB197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9036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12FA621" w14:textId="77777777" w:rsidR="004F3608" w:rsidRPr="00C67216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>TTTACAATATAGTGATAATCGTGGACTAGAGCAAGATTTCAAATAAGTAACAGCAGCAAA</w:t>
            </w:r>
            <w:r w:rsidRPr="00C67216">
              <w:rPr>
                <w:rFonts w:ascii="Courier New" w:hAnsi="Courier New" w:cs="Courier New"/>
                <w:sz w:val="16"/>
                <w:szCs w:val="16"/>
                <w:u w:val="single"/>
              </w:rPr>
              <w:t xml:space="preserve">CATAGCTTCAAAATGTTTCTACTCCTTTTTTAC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C050346" w14:textId="77777777" w:rsidR="004F3608" w:rsidRPr="005F4151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Amplification of transporter gene expression cassette for construction of strains with transporter and </w:t>
            </w:r>
            <w:r w:rsidR="00D71BE2">
              <w:rPr>
                <w:sz w:val="16"/>
                <w:szCs w:val="16"/>
              </w:rPr>
              <w:t>Sc</w:t>
            </w:r>
            <w:r>
              <w:rPr>
                <w:i/>
                <w:iCs/>
                <w:sz w:val="16"/>
                <w:szCs w:val="16"/>
              </w:rPr>
              <w:t xml:space="preserve">MAL12 </w:t>
            </w:r>
          </w:p>
        </w:tc>
      </w:tr>
      <w:tr w:rsidR="004F3608" w:rsidRPr="00087113" w14:paraId="6EEAC34D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48D73C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9039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760FB5" w14:textId="77777777" w:rsidR="004F3608" w:rsidRPr="00C67216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>CACCTTTCGAGAGGACGATGCCCGTGTCTAAATGATTCGACCAGCCTAAGAATGTTCAAC</w:t>
            </w:r>
            <w:r w:rsidRPr="00C67216">
              <w:rPr>
                <w:rFonts w:ascii="Courier New" w:hAnsi="Courier New" w:cs="Courier New"/>
                <w:sz w:val="16"/>
                <w:szCs w:val="16"/>
                <w:u w:val="single"/>
              </w:rPr>
              <w:t xml:space="preserve">GCCGCAAATTAAAGCCTTCG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4576C8" w14:textId="77777777" w:rsidR="004F3608" w:rsidRPr="005F4151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Amplification of transporter gene expression cassette for construction of strains with transporter and </w:t>
            </w:r>
            <w:r w:rsidR="00D71BE2">
              <w:rPr>
                <w:sz w:val="16"/>
                <w:szCs w:val="16"/>
              </w:rPr>
              <w:t>Sc</w:t>
            </w:r>
            <w:r>
              <w:rPr>
                <w:i/>
                <w:iCs/>
                <w:sz w:val="16"/>
                <w:szCs w:val="16"/>
              </w:rPr>
              <w:t xml:space="preserve">MAL12 </w:t>
            </w:r>
          </w:p>
        </w:tc>
      </w:tr>
      <w:tr w:rsidR="004F3608" w:rsidRPr="00087113" w14:paraId="404B12E4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F534959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9596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931B638" w14:textId="77777777" w:rsidR="004F3608" w:rsidRPr="00C67216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color w:val="auto"/>
                <w:sz w:val="16"/>
                <w:szCs w:val="16"/>
              </w:rPr>
              <w:t>TGTAAATATCTAGGAAATACACTTGTGTATACTTCTCGCTTTTCTTTTATTTTTTTTTGT</w:t>
            </w:r>
            <w:r w:rsidRPr="00C67216">
              <w:rPr>
                <w:rFonts w:ascii="Courier New" w:hAnsi="Courier New" w:cs="Courier New"/>
                <w:sz w:val="16"/>
                <w:szCs w:val="16"/>
                <w:u w:val="single"/>
              </w:rPr>
              <w:t xml:space="preserve">AGTTTATCATTATCAATACTCGCCATTTC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32868DA" w14:textId="77777777" w:rsidR="004F3608" w:rsidRPr="005F4151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Amplification of </w:t>
            </w:r>
            <w:r w:rsidR="00D71BE2">
              <w:rPr>
                <w:sz w:val="16"/>
                <w:szCs w:val="16"/>
              </w:rPr>
              <w:t>Sc</w:t>
            </w:r>
            <w:r>
              <w:rPr>
                <w:i/>
                <w:iCs/>
                <w:sz w:val="16"/>
                <w:szCs w:val="16"/>
              </w:rPr>
              <w:t xml:space="preserve">MAL12 </w:t>
            </w:r>
            <w:r>
              <w:rPr>
                <w:sz w:val="16"/>
                <w:szCs w:val="16"/>
              </w:rPr>
              <w:t xml:space="preserve">expression cassette for construction of strains with transporter and </w:t>
            </w:r>
            <w:r w:rsidR="00D71BE2">
              <w:rPr>
                <w:sz w:val="16"/>
                <w:szCs w:val="16"/>
              </w:rPr>
              <w:t>Sc</w:t>
            </w:r>
            <w:r>
              <w:rPr>
                <w:i/>
                <w:iCs/>
                <w:sz w:val="16"/>
                <w:szCs w:val="16"/>
              </w:rPr>
              <w:t xml:space="preserve">MAL12 </w:t>
            </w:r>
          </w:p>
        </w:tc>
      </w:tr>
      <w:tr w:rsidR="004F3608" w:rsidRPr="00087113" w14:paraId="0E50F824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20884E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9355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19C9CA" w14:textId="77777777" w:rsidR="004F3608" w:rsidRPr="00C67216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>TGTAAATATCTAGGAAATACACTTGTGTATACTTCTCGCTTTTCTTTTATTTTTTTTTGT</w:t>
            </w:r>
            <w:r w:rsidRPr="00C67216">
              <w:rPr>
                <w:rFonts w:ascii="Courier New" w:hAnsi="Courier New" w:cs="Courier New"/>
                <w:sz w:val="16"/>
                <w:szCs w:val="16"/>
                <w:u w:val="single"/>
              </w:rPr>
              <w:t xml:space="preserve">AGTTTATCATTATCAATACTCGCCATTTC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5F1FBA" w14:textId="77777777" w:rsidR="004F3608" w:rsidRPr="005F4151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Amplification of </w:t>
            </w:r>
            <w:r w:rsidR="00D71BE2">
              <w:rPr>
                <w:sz w:val="16"/>
                <w:szCs w:val="16"/>
              </w:rPr>
              <w:t>Sc</w:t>
            </w:r>
            <w:r>
              <w:rPr>
                <w:i/>
                <w:iCs/>
                <w:sz w:val="16"/>
                <w:szCs w:val="16"/>
              </w:rPr>
              <w:t xml:space="preserve">MAL12 </w:t>
            </w:r>
            <w:r>
              <w:rPr>
                <w:sz w:val="16"/>
                <w:szCs w:val="16"/>
              </w:rPr>
              <w:t xml:space="preserve">expression cassette for construction of strains with transporter and </w:t>
            </w:r>
            <w:r w:rsidR="00D71BE2">
              <w:rPr>
                <w:sz w:val="16"/>
                <w:szCs w:val="16"/>
              </w:rPr>
              <w:t>Sc</w:t>
            </w:r>
            <w:r>
              <w:rPr>
                <w:i/>
                <w:iCs/>
                <w:sz w:val="16"/>
                <w:szCs w:val="16"/>
              </w:rPr>
              <w:t xml:space="preserve">MAL12 </w:t>
            </w:r>
          </w:p>
        </w:tc>
      </w:tr>
      <w:tr w:rsidR="004F3608" w14:paraId="05D0AB64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34C4130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5095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F6DAC8C" w14:textId="77777777" w:rsidR="004F3608" w:rsidRPr="00C67216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 xml:space="preserve">GTGAGGTAAGTGTGCAAAGG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D815618" w14:textId="77777777" w:rsidR="004F3608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Out-Out diagnostic PCR of constructed guide RNA plasmids </w:t>
            </w:r>
          </w:p>
        </w:tc>
      </w:tr>
      <w:tr w:rsidR="004F3608" w14:paraId="4EC3EFFC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4BD88C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7219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BF35B2" w14:textId="77777777" w:rsidR="004F3608" w:rsidRPr="00C67216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 xml:space="preserve">GTCTAACTCCTTCCTTTTCGG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7BC867" w14:textId="77777777" w:rsidR="004F3608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Out-Out diagnostic PCR of constructed guide RNA plasmids </w:t>
            </w:r>
          </w:p>
        </w:tc>
      </w:tr>
      <w:tr w:rsidR="004F3608" w:rsidRPr="00087113" w14:paraId="4CEF864F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DDA64D9" w14:textId="77777777" w:rsidR="004F3608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4226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E5BAB8D" w14:textId="77777777" w:rsidR="004F3608" w:rsidRPr="00C67216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 xml:space="preserve">ACTCGTACAAGGTGCTTTTAACTTG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DD12E72" w14:textId="7FE2BC2F" w:rsidR="004F3608" w:rsidRPr="003F096E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Out-Out diag</w:t>
            </w:r>
            <w:r w:rsidR="00F10059">
              <w:rPr>
                <w:sz w:val="16"/>
                <w:szCs w:val="16"/>
              </w:rPr>
              <w:t>nostic PCR of integration in IMZ</w:t>
            </w:r>
            <w:r>
              <w:rPr>
                <w:sz w:val="16"/>
                <w:szCs w:val="16"/>
              </w:rPr>
              <w:t>616 sga1</w:t>
            </w:r>
          </w:p>
        </w:tc>
      </w:tr>
      <w:tr w:rsidR="004F3608" w:rsidRPr="00087113" w14:paraId="0A9BEC5F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0055B3" w14:textId="77777777" w:rsidR="004F3608" w:rsidRPr="003F096E" w:rsidRDefault="004F3608" w:rsidP="007E6F63">
            <w:pPr>
              <w:pStyle w:val="Default"/>
              <w:jc w:val="both"/>
              <w:rPr>
                <w:sz w:val="16"/>
                <w:szCs w:val="16"/>
              </w:rPr>
            </w:pPr>
            <w:r w:rsidRPr="003F096E">
              <w:rPr>
                <w:sz w:val="16"/>
                <w:szCs w:val="16"/>
              </w:rPr>
              <w:t xml:space="preserve">4224 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E47510" w14:textId="77777777" w:rsidR="004F3608" w:rsidRPr="00C67216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</w:rPr>
              <w:t xml:space="preserve">TTGATGTAAATATCTAGGAAATACACTTG 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6BDA20" w14:textId="7FDD966A" w:rsidR="004F3608" w:rsidRPr="003F096E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Out-Out diagnostic PCR of integration </w:t>
            </w:r>
            <w:r w:rsidR="00F10059">
              <w:rPr>
                <w:sz w:val="16"/>
                <w:szCs w:val="16"/>
              </w:rPr>
              <w:t>in IMZ</w:t>
            </w:r>
            <w:r>
              <w:rPr>
                <w:sz w:val="16"/>
                <w:szCs w:val="16"/>
              </w:rPr>
              <w:t>616 sga1</w:t>
            </w:r>
          </w:p>
        </w:tc>
      </w:tr>
      <w:tr w:rsidR="004F3608" w:rsidRPr="00087113" w14:paraId="0F837049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AC7BDF9" w14:textId="77777777" w:rsidR="004F3608" w:rsidRPr="008E1580" w:rsidRDefault="004F3608" w:rsidP="007E6F63">
            <w:pPr>
              <w:pStyle w:val="Default"/>
              <w:jc w:val="both"/>
              <w:rPr>
                <w:sz w:val="16"/>
                <w:szCs w:val="16"/>
                <w:highlight w:val="yellow"/>
              </w:rPr>
            </w:pPr>
            <w:r w:rsidRPr="008E1580">
              <w:rPr>
                <w:sz w:val="16"/>
                <w:szCs w:val="16"/>
                <w:highlight w:val="yellow"/>
              </w:rPr>
              <w:t>11850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BCFBB8A" w14:textId="77777777" w:rsidR="004F3608" w:rsidRPr="008E1580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  <w:highlight w:val="yellow"/>
              </w:rPr>
            </w:pPr>
            <w:r w:rsidRPr="008E1580">
              <w:rPr>
                <w:rFonts w:ascii="Courier New" w:hAnsi="Courier New" w:cs="Courier New"/>
                <w:sz w:val="16"/>
                <w:szCs w:val="16"/>
                <w:highlight w:val="yellow"/>
              </w:rPr>
              <w:t>GAAGGGTCTATCTTCAATATTGAATAGAAAGAGAAACGAAAGCGATTCGATTTCCAGTAA</w:t>
            </w:r>
            <w:r w:rsidRPr="008E1580">
              <w:rPr>
                <w:rFonts w:ascii="Courier New" w:hAnsi="Courier New" w:cs="Courier New"/>
                <w:color w:val="FF0000"/>
                <w:sz w:val="16"/>
                <w:szCs w:val="16"/>
                <w:highlight w:val="yellow"/>
              </w:rPr>
              <w:t>TTTAGCCTAGGTACTCTATGTTGGGCCATCATTGATTTACCCGAAACTGCCGGTAGAACT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B5AA546" w14:textId="781CC9C7" w:rsidR="00B12A6A" w:rsidRPr="008E1580" w:rsidRDefault="00D71BE2" w:rsidP="00DE61B0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highlight w:val="yellow"/>
              </w:rPr>
            </w:pPr>
            <w:r w:rsidRPr="008E1580">
              <w:rPr>
                <w:i/>
                <w:sz w:val="16"/>
                <w:szCs w:val="16"/>
                <w:highlight w:val="yellow"/>
              </w:rPr>
              <w:t>Se</w:t>
            </w:r>
            <w:r w:rsidR="004F3608" w:rsidRPr="008E1580">
              <w:rPr>
                <w:i/>
                <w:sz w:val="16"/>
                <w:szCs w:val="16"/>
                <w:highlight w:val="yellow"/>
              </w:rPr>
              <w:t>MALT1</w:t>
            </w:r>
            <w:r w:rsidR="004F3608" w:rsidRPr="008E1580">
              <w:rPr>
                <w:sz w:val="16"/>
                <w:szCs w:val="16"/>
                <w:highlight w:val="yellow"/>
              </w:rPr>
              <w:t xml:space="preserve"> repair</w:t>
            </w:r>
            <w:r w:rsidRPr="008E1580">
              <w:rPr>
                <w:sz w:val="16"/>
                <w:szCs w:val="16"/>
                <w:highlight w:val="yellow"/>
              </w:rPr>
              <w:t xml:space="preserve"> (+)</w:t>
            </w:r>
            <w:r w:rsidR="00B12A6A" w:rsidRPr="008E1580">
              <w:rPr>
                <w:sz w:val="16"/>
                <w:szCs w:val="16"/>
                <w:highlight w:val="yellow"/>
              </w:rPr>
              <w:t xml:space="preserve"> </w:t>
            </w:r>
            <w:r w:rsidR="00DE61B0" w:rsidRPr="008E1580">
              <w:rPr>
                <w:sz w:val="16"/>
                <w:szCs w:val="16"/>
                <w:highlight w:val="yellow"/>
              </w:rPr>
              <w:t xml:space="preserve"> </w:t>
            </w:r>
            <w:r w:rsidR="00B12A6A" w:rsidRPr="008E1580">
              <w:rPr>
                <w:sz w:val="16"/>
                <w:szCs w:val="16"/>
                <w:highlight w:val="yellow"/>
              </w:rPr>
              <w:t xml:space="preserve">Deletion +63 </w:t>
            </w:r>
            <w:r w:rsidR="00B12A6A" w:rsidRPr="008E1580">
              <w:rPr>
                <w:color w:val="FF0000"/>
                <w:sz w:val="16"/>
                <w:szCs w:val="16"/>
                <w:highlight w:val="yellow"/>
              </w:rPr>
              <w:t>-+1600</w:t>
            </w:r>
          </w:p>
        </w:tc>
      </w:tr>
      <w:tr w:rsidR="004F3608" w:rsidRPr="00087113" w14:paraId="1683A147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774BC1" w14:textId="77777777" w:rsidR="004F3608" w:rsidRPr="008E1580" w:rsidRDefault="004F3608" w:rsidP="007E6F63">
            <w:pPr>
              <w:pStyle w:val="Default"/>
              <w:jc w:val="both"/>
              <w:rPr>
                <w:sz w:val="16"/>
                <w:szCs w:val="16"/>
                <w:highlight w:val="yellow"/>
              </w:rPr>
            </w:pPr>
            <w:r w:rsidRPr="008E1580">
              <w:rPr>
                <w:sz w:val="16"/>
                <w:szCs w:val="16"/>
                <w:highlight w:val="yellow"/>
              </w:rPr>
              <w:t>11851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A1FD89" w14:textId="77777777" w:rsidR="004F3608" w:rsidRPr="008E1580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  <w:highlight w:val="yellow"/>
              </w:rPr>
            </w:pPr>
            <w:r w:rsidRPr="008E1580">
              <w:rPr>
                <w:rFonts w:ascii="Courier New" w:hAnsi="Courier New" w:cs="Courier New"/>
                <w:color w:val="FF0000"/>
                <w:sz w:val="16"/>
                <w:szCs w:val="16"/>
                <w:highlight w:val="yellow"/>
              </w:rPr>
              <w:t>AGTTCTACCGGCAGTTTCGGGTAAATCAATGATGGCCCAACATAGAGTACCTAGGCTAAA</w:t>
            </w:r>
            <w:r w:rsidRPr="008E1580">
              <w:rPr>
                <w:rFonts w:ascii="Courier New" w:hAnsi="Courier New" w:cs="Courier New"/>
                <w:sz w:val="16"/>
                <w:szCs w:val="16"/>
                <w:highlight w:val="yellow"/>
              </w:rPr>
              <w:t>TTACTGGAAATCGAATCGCTTTCGTTTCTCTTTCTATTCAATATTGAAGATAGACCCTTC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88431D" w14:textId="48689B12" w:rsidR="00DE61B0" w:rsidRPr="008E1580" w:rsidRDefault="00D71BE2" w:rsidP="00DE61B0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highlight w:val="yellow"/>
              </w:rPr>
            </w:pPr>
            <w:r w:rsidRPr="008E1580">
              <w:rPr>
                <w:i/>
                <w:sz w:val="16"/>
                <w:szCs w:val="16"/>
                <w:highlight w:val="yellow"/>
              </w:rPr>
              <w:t>SeMALT1</w:t>
            </w:r>
            <w:r w:rsidRPr="008E1580">
              <w:rPr>
                <w:sz w:val="16"/>
                <w:szCs w:val="16"/>
                <w:highlight w:val="yellow"/>
              </w:rPr>
              <w:t xml:space="preserve"> repair (-)</w:t>
            </w:r>
            <w:r w:rsidR="00DE61B0" w:rsidRPr="008E1580">
              <w:rPr>
                <w:sz w:val="16"/>
                <w:szCs w:val="16"/>
                <w:highlight w:val="yellow"/>
              </w:rPr>
              <w:t xml:space="preserve"> </w:t>
            </w:r>
            <w:r w:rsidR="00DE61B0" w:rsidRPr="008E1580">
              <w:rPr>
                <w:sz w:val="16"/>
                <w:szCs w:val="16"/>
                <w:highlight w:val="yellow"/>
              </w:rPr>
              <w:t xml:space="preserve">Deletion +63 </w:t>
            </w:r>
            <w:r w:rsidR="00DE61B0" w:rsidRPr="008E1580">
              <w:rPr>
                <w:color w:val="FF0000"/>
                <w:sz w:val="16"/>
                <w:szCs w:val="16"/>
                <w:highlight w:val="yellow"/>
              </w:rPr>
              <w:t>-+1600</w:t>
            </w:r>
          </w:p>
        </w:tc>
      </w:tr>
      <w:tr w:rsidR="004F3608" w:rsidRPr="00087113" w14:paraId="0C6974C9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2CEF04B" w14:textId="77777777" w:rsidR="004F3608" w:rsidRPr="008E1580" w:rsidRDefault="004F3608" w:rsidP="007E6F63">
            <w:pPr>
              <w:pStyle w:val="Default"/>
              <w:jc w:val="both"/>
              <w:rPr>
                <w:sz w:val="16"/>
                <w:szCs w:val="16"/>
                <w:highlight w:val="yellow"/>
              </w:rPr>
            </w:pPr>
            <w:r w:rsidRPr="008E1580">
              <w:rPr>
                <w:sz w:val="16"/>
                <w:szCs w:val="16"/>
                <w:highlight w:val="yellow"/>
              </w:rPr>
              <w:t>11328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7E53C5E" w14:textId="77777777" w:rsidR="004F3608" w:rsidRPr="008E1580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  <w:highlight w:val="yellow"/>
              </w:rPr>
            </w:pPr>
            <w:r w:rsidRPr="008E1580">
              <w:rPr>
                <w:rFonts w:ascii="Courier New" w:hAnsi="Courier New" w:cs="Courier New"/>
                <w:color w:val="auto"/>
                <w:sz w:val="16"/>
                <w:szCs w:val="16"/>
                <w:highlight w:val="yellow"/>
              </w:rPr>
              <w:t>ATGAAGGGTCTATCCTCAATGATAAATAGAAAGAAGTGCAACGGTAACTCGAGCTCAATA</w:t>
            </w:r>
            <w:r w:rsidRPr="008E1580">
              <w:rPr>
                <w:rFonts w:ascii="Courier New" w:hAnsi="Courier New" w:cs="Courier New"/>
                <w:color w:val="FF0000"/>
                <w:sz w:val="16"/>
                <w:szCs w:val="16"/>
                <w:highlight w:val="yellow"/>
              </w:rPr>
              <w:t>GAAGATATGAAAGCTTCCGCCGAGGAGAGAGAGCAAAGCACCCCATCTCTAATGGATTGA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049DB28" w14:textId="5A2C7CA4" w:rsidR="00DE61B0" w:rsidRPr="008E1580" w:rsidRDefault="00D71BE2" w:rsidP="00DE61B0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highlight w:val="yellow"/>
              </w:rPr>
            </w:pPr>
            <w:r w:rsidRPr="008E1580">
              <w:rPr>
                <w:i/>
                <w:sz w:val="16"/>
                <w:szCs w:val="16"/>
                <w:highlight w:val="yellow"/>
              </w:rPr>
              <w:t>Se</w:t>
            </w:r>
            <w:r w:rsidR="004F3608" w:rsidRPr="008E1580">
              <w:rPr>
                <w:i/>
                <w:sz w:val="16"/>
                <w:szCs w:val="16"/>
                <w:highlight w:val="yellow"/>
              </w:rPr>
              <w:t>MALT2</w:t>
            </w:r>
            <w:r w:rsidRPr="008E1580">
              <w:rPr>
                <w:i/>
                <w:sz w:val="16"/>
                <w:szCs w:val="16"/>
                <w:highlight w:val="yellow"/>
              </w:rPr>
              <w:t>/T</w:t>
            </w:r>
            <w:r w:rsidR="004F3608" w:rsidRPr="008E1580">
              <w:rPr>
                <w:i/>
                <w:sz w:val="16"/>
                <w:szCs w:val="16"/>
                <w:highlight w:val="yellow"/>
              </w:rPr>
              <w:t>4</w:t>
            </w:r>
            <w:r w:rsidRPr="008E1580">
              <w:rPr>
                <w:sz w:val="16"/>
                <w:szCs w:val="16"/>
                <w:highlight w:val="yellow"/>
              </w:rPr>
              <w:t xml:space="preserve"> repair (+)</w:t>
            </w:r>
            <w:r w:rsidR="00DE61B0" w:rsidRPr="008E1580">
              <w:rPr>
                <w:sz w:val="16"/>
                <w:szCs w:val="16"/>
                <w:highlight w:val="yellow"/>
              </w:rPr>
              <w:t xml:space="preserve"> Deletion +60 - </w:t>
            </w:r>
            <w:r w:rsidR="00DE61B0" w:rsidRPr="008E1580">
              <w:rPr>
                <w:color w:val="FF0000"/>
                <w:sz w:val="16"/>
                <w:szCs w:val="16"/>
                <w:highlight w:val="yellow"/>
              </w:rPr>
              <w:t>+1782</w:t>
            </w:r>
          </w:p>
        </w:tc>
      </w:tr>
      <w:tr w:rsidR="004F3608" w:rsidRPr="00087113" w14:paraId="50CF8362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B20209" w14:textId="77777777" w:rsidR="004F3608" w:rsidRPr="008E1580" w:rsidRDefault="004F3608" w:rsidP="007E6F63">
            <w:pPr>
              <w:pStyle w:val="Default"/>
              <w:jc w:val="both"/>
              <w:rPr>
                <w:sz w:val="16"/>
                <w:szCs w:val="16"/>
                <w:highlight w:val="yellow"/>
              </w:rPr>
            </w:pPr>
            <w:r w:rsidRPr="008E1580">
              <w:rPr>
                <w:sz w:val="16"/>
                <w:szCs w:val="16"/>
                <w:highlight w:val="yellow"/>
              </w:rPr>
              <w:t>11329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04E3E4" w14:textId="77777777" w:rsidR="004F3608" w:rsidRPr="008E1580" w:rsidRDefault="004F3608" w:rsidP="007E6F63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  <w:highlight w:val="yellow"/>
              </w:rPr>
            </w:pPr>
            <w:r w:rsidRPr="008E1580">
              <w:rPr>
                <w:rFonts w:ascii="Courier New" w:hAnsi="Courier New" w:cs="Courier New"/>
                <w:color w:val="FF0000"/>
                <w:sz w:val="16"/>
                <w:szCs w:val="16"/>
                <w:highlight w:val="yellow"/>
              </w:rPr>
              <w:t>TCAATCCATTAGAGATGGGGTGCTTTGCTCTCTCTCCTCGGCGGAAGCTTTCATATCTTC</w:t>
            </w:r>
            <w:r w:rsidRPr="008E1580">
              <w:rPr>
                <w:rFonts w:ascii="Courier New" w:hAnsi="Courier New" w:cs="Courier New"/>
                <w:sz w:val="16"/>
                <w:szCs w:val="16"/>
                <w:highlight w:val="yellow"/>
              </w:rPr>
              <w:t>TATTGAGCTCGAGTTACCGTTGCACTTCTTTCTATTTATCATTGAGGATAGACCCTTCAT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A78CC0" w14:textId="31E646CE" w:rsidR="00DE61B0" w:rsidRPr="008E1580" w:rsidRDefault="00D71BE2" w:rsidP="00DE61B0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highlight w:val="yellow"/>
              </w:rPr>
            </w:pPr>
            <w:r w:rsidRPr="008E1580">
              <w:rPr>
                <w:i/>
                <w:sz w:val="16"/>
                <w:szCs w:val="16"/>
                <w:highlight w:val="yellow"/>
              </w:rPr>
              <w:t>SeMALT2/T4</w:t>
            </w:r>
            <w:r w:rsidRPr="008E1580">
              <w:rPr>
                <w:sz w:val="16"/>
                <w:szCs w:val="16"/>
                <w:highlight w:val="yellow"/>
              </w:rPr>
              <w:t xml:space="preserve"> repair (-)</w:t>
            </w:r>
            <w:r w:rsidR="00DE61B0" w:rsidRPr="008E1580">
              <w:rPr>
                <w:sz w:val="16"/>
                <w:szCs w:val="16"/>
                <w:highlight w:val="yellow"/>
              </w:rPr>
              <w:t xml:space="preserve"> </w:t>
            </w:r>
            <w:r w:rsidR="00DE61B0" w:rsidRPr="008E1580">
              <w:rPr>
                <w:sz w:val="16"/>
                <w:szCs w:val="16"/>
                <w:highlight w:val="yellow"/>
              </w:rPr>
              <w:t xml:space="preserve">Deletion +60 - </w:t>
            </w:r>
            <w:r w:rsidR="00DE61B0" w:rsidRPr="008E1580">
              <w:rPr>
                <w:color w:val="FF0000"/>
                <w:sz w:val="16"/>
                <w:szCs w:val="16"/>
                <w:highlight w:val="yellow"/>
              </w:rPr>
              <w:t>+1782</w:t>
            </w:r>
          </w:p>
        </w:tc>
      </w:tr>
      <w:tr w:rsidR="004F3608" w:rsidRPr="00087113" w14:paraId="2C29745A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3F01414" w14:textId="77777777" w:rsidR="004F3608" w:rsidRPr="008E1580" w:rsidRDefault="004F3608" w:rsidP="007E6F63">
            <w:pPr>
              <w:pStyle w:val="Default"/>
              <w:jc w:val="both"/>
              <w:rPr>
                <w:sz w:val="16"/>
                <w:szCs w:val="16"/>
                <w:highlight w:val="yellow"/>
              </w:rPr>
            </w:pPr>
            <w:r w:rsidRPr="008E1580">
              <w:rPr>
                <w:sz w:val="16"/>
                <w:szCs w:val="16"/>
                <w:highlight w:val="yellow"/>
              </w:rPr>
              <w:t>11330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C3F160F" w14:textId="4B4461EB" w:rsidR="004F3608" w:rsidRPr="008E1580" w:rsidRDefault="004F3608" w:rsidP="007E6F63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  <w:highlight w:val="yellow"/>
              </w:rPr>
            </w:pPr>
            <w:r w:rsidRPr="008E1580">
              <w:rPr>
                <w:rFonts w:ascii="Courier New" w:hAnsi="Courier New" w:cs="Courier New"/>
                <w:sz w:val="16"/>
                <w:szCs w:val="16"/>
                <w:highlight w:val="yellow"/>
              </w:rPr>
              <w:t>ATGAAGGGCTTATCCTCACTGATAAACAGAAAAAAAAACAAGATTGACTCTAATTCAAAT</w:t>
            </w:r>
            <w:r w:rsidRPr="008E1580">
              <w:rPr>
                <w:rFonts w:ascii="Courier New" w:hAnsi="Courier New" w:cs="Courier New"/>
                <w:color w:val="FF0000"/>
                <w:sz w:val="16"/>
                <w:szCs w:val="16"/>
                <w:highlight w:val="yellow"/>
              </w:rPr>
              <w:t>GATATGGAAACTTCCATGGTGGAAGAAGGGCGAAGCACACCATCTATTACGAATTTATGA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B3E32A3" w14:textId="50CF01AE" w:rsidR="00DE61B0" w:rsidRPr="008E1580" w:rsidRDefault="00D71BE2" w:rsidP="00DE61B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  <w:highlight w:val="yellow"/>
              </w:rPr>
            </w:pPr>
            <w:r w:rsidRPr="008E1580">
              <w:rPr>
                <w:i/>
                <w:color w:val="auto"/>
                <w:sz w:val="16"/>
                <w:szCs w:val="16"/>
                <w:highlight w:val="yellow"/>
              </w:rPr>
              <w:t>Se</w:t>
            </w:r>
            <w:r w:rsidR="004F3608" w:rsidRPr="008E1580">
              <w:rPr>
                <w:i/>
                <w:color w:val="auto"/>
                <w:sz w:val="16"/>
                <w:szCs w:val="16"/>
                <w:highlight w:val="yellow"/>
              </w:rPr>
              <w:t>MALT3</w:t>
            </w:r>
            <w:r w:rsidRPr="008E1580">
              <w:rPr>
                <w:color w:val="auto"/>
                <w:sz w:val="16"/>
                <w:szCs w:val="16"/>
                <w:highlight w:val="yellow"/>
              </w:rPr>
              <w:t xml:space="preserve"> </w:t>
            </w:r>
            <w:proofErr w:type="spellStart"/>
            <w:r w:rsidRPr="008E1580">
              <w:rPr>
                <w:color w:val="auto"/>
                <w:sz w:val="16"/>
                <w:szCs w:val="16"/>
                <w:highlight w:val="yellow"/>
              </w:rPr>
              <w:t>repair</w:t>
            </w:r>
            <w:proofErr w:type="spellEnd"/>
            <w:r w:rsidRPr="008E1580">
              <w:rPr>
                <w:color w:val="auto"/>
                <w:sz w:val="16"/>
                <w:szCs w:val="16"/>
                <w:highlight w:val="yellow"/>
              </w:rPr>
              <w:t xml:space="preserve"> (+)</w:t>
            </w:r>
            <w:r w:rsidR="00DE61B0" w:rsidRPr="008E1580">
              <w:rPr>
                <w:color w:val="auto"/>
                <w:sz w:val="16"/>
                <w:szCs w:val="16"/>
                <w:highlight w:val="yellow"/>
              </w:rPr>
              <w:t xml:space="preserve"> </w:t>
            </w:r>
            <w:proofErr w:type="spellStart"/>
            <w:r w:rsidR="00DE61B0" w:rsidRPr="008E1580">
              <w:rPr>
                <w:color w:val="auto"/>
                <w:sz w:val="16"/>
                <w:szCs w:val="16"/>
                <w:highlight w:val="yellow"/>
              </w:rPr>
              <w:t>Deletion</w:t>
            </w:r>
            <w:proofErr w:type="spellEnd"/>
            <w:r w:rsidR="00DE61B0" w:rsidRPr="008E1580">
              <w:rPr>
                <w:color w:val="auto"/>
                <w:sz w:val="16"/>
                <w:szCs w:val="16"/>
                <w:highlight w:val="yellow"/>
              </w:rPr>
              <w:t xml:space="preserve">  +60 - </w:t>
            </w:r>
            <w:r w:rsidR="00DE61B0" w:rsidRPr="008E1580">
              <w:rPr>
                <w:color w:val="FF0000"/>
                <w:sz w:val="16"/>
                <w:szCs w:val="16"/>
                <w:highlight w:val="yellow"/>
              </w:rPr>
              <w:t>+1785</w:t>
            </w:r>
          </w:p>
        </w:tc>
      </w:tr>
      <w:tr w:rsidR="00D71BE2" w:rsidRPr="00087113" w14:paraId="770B415C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617211" w14:textId="77777777" w:rsidR="00D71BE2" w:rsidRPr="008E1580" w:rsidRDefault="00D71BE2" w:rsidP="00D71BE2">
            <w:pPr>
              <w:pStyle w:val="Default"/>
              <w:jc w:val="both"/>
              <w:rPr>
                <w:sz w:val="16"/>
                <w:szCs w:val="16"/>
                <w:highlight w:val="yellow"/>
              </w:rPr>
            </w:pPr>
            <w:r w:rsidRPr="008E1580">
              <w:rPr>
                <w:sz w:val="16"/>
                <w:szCs w:val="16"/>
                <w:highlight w:val="yellow"/>
              </w:rPr>
              <w:lastRenderedPageBreak/>
              <w:t>11331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61DA0E" w14:textId="77777777" w:rsidR="00D71BE2" w:rsidRPr="008E1580" w:rsidRDefault="00D71BE2" w:rsidP="00D71BE2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  <w:highlight w:val="yellow"/>
              </w:rPr>
            </w:pPr>
            <w:r w:rsidRPr="008E1580">
              <w:rPr>
                <w:rFonts w:ascii="Courier New" w:hAnsi="Courier New" w:cs="Courier New"/>
                <w:color w:val="FF0000"/>
                <w:sz w:val="16"/>
                <w:szCs w:val="16"/>
                <w:highlight w:val="yellow"/>
              </w:rPr>
              <w:t>TCATAAATTCGTAATAGATGGTGTGCTTCGCCCTTCTTCCACCATGGAAGTTTCCATATC</w:t>
            </w:r>
            <w:r w:rsidRPr="008E1580">
              <w:rPr>
                <w:rFonts w:ascii="Courier New" w:hAnsi="Courier New" w:cs="Courier New"/>
                <w:sz w:val="16"/>
                <w:szCs w:val="16"/>
                <w:highlight w:val="yellow"/>
              </w:rPr>
              <w:t>ATTTGAATTAGAGTCAATCTTGTTTTTTTTTCTGTTTATCAGTGAGGATAAGCCCTTCAT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F729CB" w14:textId="21BCD15E" w:rsidR="00D71BE2" w:rsidRPr="008E1580" w:rsidRDefault="00D71BE2" w:rsidP="00D71BE2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highlight w:val="yellow"/>
              </w:rPr>
            </w:pPr>
            <w:r w:rsidRPr="008E1580">
              <w:rPr>
                <w:i/>
                <w:color w:val="auto"/>
                <w:sz w:val="16"/>
                <w:szCs w:val="16"/>
                <w:highlight w:val="yellow"/>
              </w:rPr>
              <w:t>SeMALT3</w:t>
            </w:r>
            <w:r w:rsidRPr="008E1580">
              <w:rPr>
                <w:color w:val="auto"/>
                <w:sz w:val="16"/>
                <w:szCs w:val="16"/>
                <w:highlight w:val="yellow"/>
              </w:rPr>
              <w:t xml:space="preserve"> </w:t>
            </w:r>
            <w:proofErr w:type="spellStart"/>
            <w:r w:rsidRPr="008E1580">
              <w:rPr>
                <w:color w:val="auto"/>
                <w:sz w:val="16"/>
                <w:szCs w:val="16"/>
                <w:highlight w:val="yellow"/>
              </w:rPr>
              <w:t>repair</w:t>
            </w:r>
            <w:proofErr w:type="spellEnd"/>
            <w:r w:rsidRPr="008E1580">
              <w:rPr>
                <w:color w:val="auto"/>
                <w:sz w:val="16"/>
                <w:szCs w:val="16"/>
                <w:highlight w:val="yellow"/>
              </w:rPr>
              <w:t xml:space="preserve"> (-)</w:t>
            </w:r>
            <w:r w:rsidR="00DE61B0" w:rsidRPr="008E1580">
              <w:rPr>
                <w:color w:val="auto"/>
                <w:sz w:val="16"/>
                <w:szCs w:val="16"/>
                <w:highlight w:val="yellow"/>
              </w:rPr>
              <w:t xml:space="preserve"> </w:t>
            </w:r>
            <w:proofErr w:type="spellStart"/>
            <w:r w:rsidR="00DE61B0" w:rsidRPr="008E1580">
              <w:rPr>
                <w:color w:val="auto"/>
                <w:sz w:val="16"/>
                <w:szCs w:val="16"/>
                <w:highlight w:val="yellow"/>
              </w:rPr>
              <w:t>Deletion</w:t>
            </w:r>
            <w:proofErr w:type="spellEnd"/>
            <w:r w:rsidR="00DE61B0" w:rsidRPr="008E1580">
              <w:rPr>
                <w:color w:val="auto"/>
                <w:sz w:val="16"/>
                <w:szCs w:val="16"/>
                <w:highlight w:val="yellow"/>
              </w:rPr>
              <w:t xml:space="preserve"> +60</w:t>
            </w:r>
            <w:r w:rsidR="008E1580" w:rsidRPr="008E1580">
              <w:rPr>
                <w:color w:val="auto"/>
                <w:sz w:val="16"/>
                <w:szCs w:val="16"/>
                <w:highlight w:val="yellow"/>
              </w:rPr>
              <w:t xml:space="preserve"> - </w:t>
            </w:r>
            <w:r w:rsidR="008E1580" w:rsidRPr="008E1580">
              <w:rPr>
                <w:color w:val="FF0000"/>
                <w:sz w:val="16"/>
                <w:szCs w:val="16"/>
                <w:highlight w:val="yellow"/>
              </w:rPr>
              <w:t>+1785</w:t>
            </w:r>
          </w:p>
        </w:tc>
      </w:tr>
      <w:tr w:rsidR="00D71BE2" w:rsidRPr="00934A75" w14:paraId="4CE6E76D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5D766EE" w14:textId="77777777" w:rsidR="00D71BE2" w:rsidRPr="00934A75" w:rsidRDefault="00D71BE2" w:rsidP="00D71BE2">
            <w:pPr>
              <w:pStyle w:val="Default"/>
              <w:jc w:val="both"/>
              <w:rPr>
                <w:sz w:val="16"/>
                <w:szCs w:val="16"/>
              </w:rPr>
            </w:pPr>
            <w:r w:rsidRPr="00934A75">
              <w:rPr>
                <w:sz w:val="16"/>
                <w:szCs w:val="16"/>
                <w:lang w:eastAsia="en-GB"/>
              </w:rPr>
              <w:t>11671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394595B" w14:textId="77777777" w:rsidR="00D71BE2" w:rsidRPr="00C67216" w:rsidRDefault="00D71BE2" w:rsidP="00D71BE2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  <w:lang w:eastAsia="en-GB"/>
              </w:rPr>
              <w:t>AGGTTCCTGGGCAGTGAAGC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D34C7EE" w14:textId="77777777" w:rsidR="00D71BE2" w:rsidRPr="00934A75" w:rsidRDefault="00D71BE2" w:rsidP="00D71BE2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71BE2">
              <w:rPr>
                <w:i/>
                <w:sz w:val="16"/>
                <w:szCs w:val="16"/>
                <w:lang w:eastAsia="en-GB"/>
              </w:rPr>
              <w:t>SeMALT1</w:t>
            </w:r>
            <w:r>
              <w:rPr>
                <w:sz w:val="16"/>
                <w:szCs w:val="16"/>
                <w:lang w:eastAsia="en-GB"/>
              </w:rPr>
              <w:t xml:space="preserve"> deletion check</w:t>
            </w:r>
          </w:p>
        </w:tc>
      </w:tr>
      <w:tr w:rsidR="00D71BE2" w:rsidRPr="00934A75" w14:paraId="649A6C87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492500" w14:textId="77777777" w:rsidR="00D71BE2" w:rsidRPr="00934A75" w:rsidRDefault="00D71BE2" w:rsidP="00D71BE2">
            <w:pPr>
              <w:pStyle w:val="Default"/>
              <w:jc w:val="both"/>
              <w:rPr>
                <w:sz w:val="16"/>
                <w:szCs w:val="16"/>
              </w:rPr>
            </w:pPr>
            <w:r w:rsidRPr="00934A75">
              <w:rPr>
                <w:sz w:val="16"/>
                <w:szCs w:val="16"/>
                <w:lang w:eastAsia="en-GB"/>
              </w:rPr>
              <w:t>11672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1D5A1F" w14:textId="77777777" w:rsidR="00D71BE2" w:rsidRPr="00C67216" w:rsidRDefault="00D71BE2" w:rsidP="00D71BE2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  <w:lang w:eastAsia="en-GB"/>
              </w:rPr>
              <w:t>AGGTCCAAGTCCTCTGTAAG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175165" w14:textId="77777777" w:rsidR="00D71BE2" w:rsidRPr="00934A75" w:rsidRDefault="00D71BE2" w:rsidP="00D71BE2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71BE2">
              <w:rPr>
                <w:i/>
                <w:sz w:val="16"/>
                <w:szCs w:val="16"/>
                <w:lang w:eastAsia="en-GB"/>
              </w:rPr>
              <w:t>SeMALT1</w:t>
            </w:r>
            <w:r>
              <w:rPr>
                <w:sz w:val="16"/>
                <w:szCs w:val="16"/>
                <w:lang w:eastAsia="en-GB"/>
              </w:rPr>
              <w:t xml:space="preserve"> deletion check</w:t>
            </w:r>
          </w:p>
        </w:tc>
      </w:tr>
      <w:tr w:rsidR="00D71BE2" w:rsidRPr="00934A75" w14:paraId="20FBD57E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34252E8" w14:textId="77777777" w:rsidR="00D71BE2" w:rsidRPr="00934A75" w:rsidRDefault="00D71BE2" w:rsidP="00D71BE2">
            <w:pPr>
              <w:pStyle w:val="Default"/>
              <w:jc w:val="both"/>
              <w:rPr>
                <w:sz w:val="16"/>
                <w:szCs w:val="16"/>
              </w:rPr>
            </w:pPr>
            <w:r w:rsidRPr="00934A75">
              <w:rPr>
                <w:sz w:val="16"/>
                <w:szCs w:val="16"/>
                <w:lang w:eastAsia="en-GB"/>
              </w:rPr>
              <w:t>11673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2735C47" w14:textId="77777777" w:rsidR="00D71BE2" w:rsidRPr="00C67216" w:rsidRDefault="00D71BE2" w:rsidP="00D71BE2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  <w:lang w:eastAsia="en-GB"/>
              </w:rPr>
              <w:t>CCCTGAATGATCTGGTGAAC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EA8135E" w14:textId="77777777" w:rsidR="00D71BE2" w:rsidRPr="00934A75" w:rsidRDefault="00D71BE2" w:rsidP="00D71BE2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71BE2">
              <w:rPr>
                <w:i/>
                <w:sz w:val="16"/>
                <w:szCs w:val="16"/>
                <w:lang w:eastAsia="en-GB"/>
              </w:rPr>
              <w:t>SeMALT</w:t>
            </w:r>
            <w:r>
              <w:rPr>
                <w:sz w:val="16"/>
                <w:szCs w:val="16"/>
                <w:lang w:eastAsia="en-GB"/>
              </w:rPr>
              <w:t>2/T</w:t>
            </w:r>
            <w:r w:rsidRPr="00934A75">
              <w:rPr>
                <w:sz w:val="16"/>
                <w:szCs w:val="16"/>
                <w:lang w:eastAsia="en-GB"/>
              </w:rPr>
              <w:t>4</w:t>
            </w:r>
            <w:r>
              <w:rPr>
                <w:sz w:val="16"/>
                <w:szCs w:val="16"/>
                <w:lang w:eastAsia="en-GB"/>
              </w:rPr>
              <w:t xml:space="preserve"> deletion check</w:t>
            </w:r>
          </w:p>
        </w:tc>
      </w:tr>
      <w:tr w:rsidR="00D71BE2" w:rsidRPr="00934A75" w14:paraId="7300AABD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39FC2A" w14:textId="77777777" w:rsidR="00D71BE2" w:rsidRPr="00934A75" w:rsidRDefault="00D71BE2" w:rsidP="00D71BE2">
            <w:pPr>
              <w:pStyle w:val="Default"/>
              <w:jc w:val="both"/>
              <w:rPr>
                <w:sz w:val="16"/>
                <w:szCs w:val="16"/>
              </w:rPr>
            </w:pPr>
            <w:r w:rsidRPr="00934A75">
              <w:rPr>
                <w:sz w:val="16"/>
                <w:szCs w:val="16"/>
                <w:lang w:eastAsia="en-GB"/>
              </w:rPr>
              <w:t>11674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8BDCB4" w14:textId="77777777" w:rsidR="00D71BE2" w:rsidRPr="00C67216" w:rsidRDefault="00D71BE2" w:rsidP="00D71BE2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  <w:lang w:eastAsia="en-GB"/>
              </w:rPr>
              <w:t>AACACCCGCTATATTCCTCG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9ED291" w14:textId="77777777" w:rsidR="00D71BE2" w:rsidRPr="00934A75" w:rsidRDefault="00D71BE2" w:rsidP="00D71BE2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71BE2">
              <w:rPr>
                <w:i/>
                <w:sz w:val="16"/>
                <w:szCs w:val="16"/>
                <w:lang w:eastAsia="en-GB"/>
              </w:rPr>
              <w:t>SeMALT</w:t>
            </w:r>
            <w:r>
              <w:rPr>
                <w:sz w:val="16"/>
                <w:szCs w:val="16"/>
                <w:lang w:eastAsia="en-GB"/>
              </w:rPr>
              <w:t>2/T</w:t>
            </w:r>
            <w:r w:rsidRPr="00934A75">
              <w:rPr>
                <w:sz w:val="16"/>
                <w:szCs w:val="16"/>
                <w:lang w:eastAsia="en-GB"/>
              </w:rPr>
              <w:t>4</w:t>
            </w:r>
            <w:r>
              <w:rPr>
                <w:sz w:val="16"/>
                <w:szCs w:val="16"/>
                <w:lang w:eastAsia="en-GB"/>
              </w:rPr>
              <w:t xml:space="preserve"> deletion check</w:t>
            </w:r>
          </w:p>
        </w:tc>
      </w:tr>
      <w:tr w:rsidR="00D71BE2" w:rsidRPr="00934A75" w14:paraId="5A350A3F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BA2F8FC" w14:textId="77777777" w:rsidR="00D71BE2" w:rsidRPr="00934A75" w:rsidRDefault="00D71BE2" w:rsidP="00D71BE2">
            <w:pPr>
              <w:pStyle w:val="Default"/>
              <w:jc w:val="both"/>
              <w:rPr>
                <w:sz w:val="16"/>
                <w:szCs w:val="16"/>
              </w:rPr>
            </w:pPr>
            <w:r w:rsidRPr="00934A75">
              <w:rPr>
                <w:sz w:val="16"/>
                <w:szCs w:val="16"/>
                <w:lang w:eastAsia="en-GB"/>
              </w:rPr>
              <w:t>11675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636E424" w14:textId="77777777" w:rsidR="00D71BE2" w:rsidRPr="00C67216" w:rsidRDefault="00D71BE2" w:rsidP="00D71BE2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  <w:lang w:eastAsia="en-GB"/>
              </w:rPr>
              <w:t>CATAGCTGGTACAGGATACG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2DB1802" w14:textId="77777777" w:rsidR="00D71BE2" w:rsidRPr="00934A75" w:rsidRDefault="00D71BE2" w:rsidP="00D71BE2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71BE2">
              <w:rPr>
                <w:i/>
                <w:sz w:val="16"/>
                <w:szCs w:val="16"/>
                <w:lang w:eastAsia="en-GB"/>
              </w:rPr>
              <w:t>Se</w:t>
            </w:r>
            <w:r>
              <w:rPr>
                <w:i/>
                <w:sz w:val="16"/>
                <w:szCs w:val="16"/>
                <w:lang w:eastAsia="en-GB"/>
              </w:rPr>
              <w:t>MALT3</w:t>
            </w:r>
            <w:r>
              <w:rPr>
                <w:sz w:val="16"/>
                <w:szCs w:val="16"/>
                <w:lang w:eastAsia="en-GB"/>
              </w:rPr>
              <w:t xml:space="preserve"> deletion check</w:t>
            </w:r>
          </w:p>
        </w:tc>
      </w:tr>
      <w:tr w:rsidR="00D71BE2" w:rsidRPr="00934A75" w14:paraId="5C8D729B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D7071A" w14:textId="77777777" w:rsidR="00D71BE2" w:rsidRPr="00934A75" w:rsidRDefault="00D71BE2" w:rsidP="00D71BE2">
            <w:pPr>
              <w:pStyle w:val="Default"/>
              <w:jc w:val="both"/>
              <w:rPr>
                <w:sz w:val="16"/>
                <w:szCs w:val="16"/>
              </w:rPr>
            </w:pPr>
            <w:r w:rsidRPr="00934A75">
              <w:rPr>
                <w:sz w:val="16"/>
                <w:szCs w:val="16"/>
                <w:lang w:eastAsia="en-GB"/>
              </w:rPr>
              <w:t>11676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383FB8" w14:textId="77777777" w:rsidR="00D71BE2" w:rsidRPr="00C67216" w:rsidRDefault="00D71BE2" w:rsidP="00D71BE2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C67216">
              <w:rPr>
                <w:rFonts w:ascii="Courier New" w:hAnsi="Courier New" w:cs="Courier New"/>
                <w:sz w:val="16"/>
                <w:szCs w:val="16"/>
                <w:lang w:eastAsia="en-GB"/>
              </w:rPr>
              <w:t>GCCGTGAATAGCTTAAGGTG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3F1566E" w14:textId="77777777" w:rsidR="00D71BE2" w:rsidRPr="00934A75" w:rsidRDefault="00D71BE2" w:rsidP="00D71BE2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D71BE2">
              <w:rPr>
                <w:i/>
                <w:sz w:val="16"/>
                <w:szCs w:val="16"/>
                <w:lang w:eastAsia="en-GB"/>
              </w:rPr>
              <w:t>Se</w:t>
            </w:r>
            <w:r>
              <w:rPr>
                <w:i/>
                <w:sz w:val="16"/>
                <w:szCs w:val="16"/>
                <w:lang w:eastAsia="en-GB"/>
              </w:rPr>
              <w:t>MALT3</w:t>
            </w:r>
            <w:r>
              <w:rPr>
                <w:sz w:val="16"/>
                <w:szCs w:val="16"/>
                <w:lang w:eastAsia="en-GB"/>
              </w:rPr>
              <w:t xml:space="preserve"> deletion check</w:t>
            </w:r>
          </w:p>
        </w:tc>
      </w:tr>
      <w:tr w:rsidR="00D71BE2" w:rsidRPr="00934A75" w14:paraId="462CC3AC" w14:textId="77777777" w:rsidTr="00C67216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9728A70" w14:textId="77777777" w:rsidR="00D71BE2" w:rsidRPr="00DA723A" w:rsidRDefault="00D71BE2" w:rsidP="00D71BE2">
            <w:pPr>
              <w:pStyle w:val="Default"/>
              <w:jc w:val="both"/>
              <w:rPr>
                <w:color w:val="auto"/>
                <w:sz w:val="16"/>
                <w:szCs w:val="16"/>
                <w:lang w:eastAsia="en-GB"/>
              </w:rPr>
            </w:pPr>
            <w:r w:rsidRPr="00DA723A">
              <w:rPr>
                <w:color w:val="auto"/>
                <w:sz w:val="16"/>
                <w:szCs w:val="16"/>
              </w:rPr>
              <w:t>5043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A35B444" w14:textId="77777777" w:rsidR="00D71BE2" w:rsidRPr="00C67216" w:rsidRDefault="00D71BE2" w:rsidP="00D71BE2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eastAsia="en-GB"/>
              </w:rPr>
            </w:pPr>
            <w:r w:rsidRPr="00C67216">
              <w:rPr>
                <w:rFonts w:ascii="Courier New" w:hAnsi="Courier New" w:cs="Courier New"/>
                <w:color w:val="auto"/>
                <w:sz w:val="16"/>
                <w:szCs w:val="16"/>
              </w:rPr>
              <w:t>CGAGCAAATGCCTGCAAATCG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9517CC6" w14:textId="77777777" w:rsidR="00D71BE2" w:rsidRPr="00DA723A" w:rsidRDefault="00D71BE2" w:rsidP="00D71BE2">
            <w:pPr>
              <w:pStyle w:val="Defaul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 xml:space="preserve">Transporter integration check </w:t>
            </w:r>
            <w:r w:rsidRPr="00DA723A">
              <w:rPr>
                <w:color w:val="auto"/>
                <w:sz w:val="16"/>
                <w:szCs w:val="16"/>
              </w:rPr>
              <w:t>Out-In</w:t>
            </w:r>
          </w:p>
        </w:tc>
      </w:tr>
      <w:tr w:rsidR="00D71BE2" w:rsidRPr="00934A75" w14:paraId="2E3A2F7C" w14:textId="77777777" w:rsidTr="00C672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5B6E2F" w14:textId="77777777" w:rsidR="00D71BE2" w:rsidRPr="00DA723A" w:rsidRDefault="00D71BE2" w:rsidP="00D71BE2">
            <w:pPr>
              <w:pStyle w:val="Default"/>
              <w:jc w:val="both"/>
              <w:rPr>
                <w:color w:val="auto"/>
                <w:sz w:val="16"/>
                <w:szCs w:val="16"/>
                <w:lang w:eastAsia="en-GB"/>
              </w:rPr>
            </w:pPr>
            <w:r w:rsidRPr="00DA723A">
              <w:rPr>
                <w:color w:val="auto"/>
                <w:sz w:val="16"/>
                <w:szCs w:val="16"/>
              </w:rPr>
              <w:t>942</w:t>
            </w:r>
          </w:p>
        </w:tc>
        <w:tc>
          <w:tcPr>
            <w:tcW w:w="5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9ECC9A" w14:textId="77777777" w:rsidR="00D71BE2" w:rsidRPr="00C67216" w:rsidRDefault="00D71BE2" w:rsidP="00D71BE2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eastAsia="en-GB"/>
              </w:rPr>
            </w:pPr>
            <w:r w:rsidRPr="00C67216">
              <w:rPr>
                <w:rFonts w:ascii="Courier New" w:hAnsi="Courier New" w:cs="Courier New"/>
                <w:color w:val="auto"/>
                <w:sz w:val="16"/>
                <w:szCs w:val="16"/>
              </w:rPr>
              <w:t>AGCAGCAAACAGCGTCTTGTC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1C0D61" w14:textId="77777777" w:rsidR="00D71BE2" w:rsidRPr="00DA723A" w:rsidRDefault="00F726D7" w:rsidP="00D71BE2">
            <w:pPr>
              <w:pStyle w:val="Defaul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 xml:space="preserve">Transporter integration check </w:t>
            </w:r>
            <w:r w:rsidR="00D71BE2" w:rsidRPr="00DA723A">
              <w:rPr>
                <w:color w:val="auto"/>
                <w:sz w:val="16"/>
                <w:szCs w:val="16"/>
              </w:rPr>
              <w:t>In-Out</w:t>
            </w:r>
          </w:p>
        </w:tc>
      </w:tr>
    </w:tbl>
    <w:p w14:paraId="093C7B98" w14:textId="77777777" w:rsidR="004F3608" w:rsidRDefault="004F3608" w:rsidP="004F3608">
      <w:pPr>
        <w:spacing w:after="0" w:line="480" w:lineRule="auto"/>
      </w:pPr>
    </w:p>
    <w:p w14:paraId="705E3DFF" w14:textId="77777777" w:rsidR="004F3608" w:rsidRDefault="004F3608" w:rsidP="004F3608"/>
    <w:p w14:paraId="6A7D6049" w14:textId="77777777" w:rsidR="00DA0FE1" w:rsidRDefault="00DA0FE1" w:rsidP="00DA0FE1"/>
    <w:p w14:paraId="66E3CC13" w14:textId="77777777" w:rsidR="00A60C8A" w:rsidRDefault="00A60C8A">
      <w:r>
        <w:br w:type="page"/>
      </w:r>
    </w:p>
    <w:p w14:paraId="4C18E2E6" w14:textId="77777777" w:rsidR="005641A1" w:rsidRDefault="005641A1">
      <w:pPr>
        <w:rPr>
          <w:b/>
        </w:rPr>
        <w:sectPr w:rsidR="005641A1"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1C55DE7" w14:textId="2128C947" w:rsidR="00A137FB" w:rsidRDefault="00A137FB">
      <w:pPr>
        <w:rPr>
          <w:b/>
        </w:rPr>
      </w:pPr>
      <w:r>
        <w:rPr>
          <w:b/>
        </w:rPr>
        <w:lastRenderedPageBreak/>
        <w:t>Table S6</w:t>
      </w:r>
      <w:r w:rsidR="00AB263D">
        <w:rPr>
          <w:b/>
        </w:rPr>
        <w:t>: List of genes added or modified in</w:t>
      </w:r>
      <w:r w:rsidR="00D406B8">
        <w:rPr>
          <w:b/>
        </w:rPr>
        <w:t xml:space="preserve"> the new</w:t>
      </w:r>
      <w:r w:rsidR="00AB263D">
        <w:rPr>
          <w:b/>
        </w:rPr>
        <w:t xml:space="preserve"> </w:t>
      </w:r>
      <w:r w:rsidR="00AB263D" w:rsidRPr="003C5656">
        <w:rPr>
          <w:b/>
          <w:i/>
        </w:rPr>
        <w:t>S. eubayanus</w:t>
      </w:r>
      <w:r w:rsidR="00AB263D">
        <w:rPr>
          <w:b/>
        </w:rPr>
        <w:t xml:space="preserve"> </w:t>
      </w:r>
      <w:r w:rsidR="00F10059">
        <w:rPr>
          <w:b/>
        </w:rPr>
        <w:t>CBS 12357</w:t>
      </w:r>
      <w:r w:rsidR="00AB263D">
        <w:rPr>
          <w:b/>
        </w:rPr>
        <w:t xml:space="preserve">T </w:t>
      </w:r>
      <w:r w:rsidR="00D406B8">
        <w:rPr>
          <w:b/>
        </w:rPr>
        <w:t xml:space="preserve">reference genome and </w:t>
      </w:r>
      <w:r w:rsidR="00AB263D">
        <w:rPr>
          <w:b/>
        </w:rPr>
        <w:t>annotations</w:t>
      </w:r>
      <w:r w:rsidR="003C5656">
        <w:rPr>
          <w:b/>
        </w:rPr>
        <w:t xml:space="preserve">. </w:t>
      </w:r>
      <w:r w:rsidR="003C5656">
        <w:t xml:space="preserve">The descriptions </w:t>
      </w:r>
      <w:r w:rsidR="003C5656" w:rsidRPr="00A612BE">
        <w:t>were based on similari</w:t>
      </w:r>
      <w:r w:rsidR="003C5656">
        <w:t xml:space="preserve">ty with </w:t>
      </w:r>
      <w:r w:rsidR="003C5656" w:rsidRPr="00A612BE">
        <w:rPr>
          <w:i/>
        </w:rPr>
        <w:t>S. cerevisiae</w:t>
      </w:r>
      <w:r w:rsidR="003C5656">
        <w:t xml:space="preserve"> </w:t>
      </w:r>
      <w:proofErr w:type="spellStart"/>
      <w:r w:rsidR="003C5656">
        <w:t>orthologs</w:t>
      </w:r>
      <w:proofErr w:type="spellEnd"/>
      <w:r w:rsidR="003C5656">
        <w:t>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59"/>
        <w:gridCol w:w="850"/>
        <w:gridCol w:w="993"/>
        <w:gridCol w:w="708"/>
        <w:gridCol w:w="993"/>
        <w:gridCol w:w="992"/>
        <w:gridCol w:w="7681"/>
      </w:tblGrid>
      <w:tr w:rsidR="00CE37EB" w14:paraId="560CFBD3" w14:textId="77777777" w:rsidTr="00CE37EB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BB06AA4" w14:textId="77777777" w:rsidR="00CE37EB" w:rsidRPr="00A90AAE" w:rsidRDefault="00CE37EB">
            <w:pPr>
              <w:rPr>
                <w:b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9F7FC00" w14:textId="77777777" w:rsidR="00CE37EB" w:rsidRPr="00A90AAE" w:rsidRDefault="00CE37EB">
            <w:pPr>
              <w:rPr>
                <w:b/>
                <w:sz w:val="16"/>
                <w:szCs w:val="16"/>
              </w:rPr>
            </w:pP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98B97D1" w14:textId="77777777" w:rsidR="00CE37EB" w:rsidRPr="00A90AAE" w:rsidRDefault="00CE37EB">
            <w:pPr>
              <w:rPr>
                <w:b/>
                <w:sz w:val="16"/>
                <w:szCs w:val="16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B4C04AB" w14:textId="77777777" w:rsidR="00CE37EB" w:rsidRPr="00A90AAE" w:rsidRDefault="00CE37EB">
            <w:pPr>
              <w:rPr>
                <w:b/>
                <w:sz w:val="16"/>
                <w:szCs w:val="16"/>
              </w:rPr>
            </w:pPr>
          </w:p>
        </w:tc>
        <w:tc>
          <w:tcPr>
            <w:tcW w:w="966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E5BE27E" w14:textId="77777777" w:rsidR="00CE37EB" w:rsidRPr="00CE37EB" w:rsidRDefault="00CE37EB">
            <w:pPr>
              <w:rPr>
                <w:sz w:val="18"/>
                <w:szCs w:val="18"/>
              </w:rPr>
            </w:pPr>
            <w:r w:rsidRPr="00CE37EB">
              <w:rPr>
                <w:rFonts w:ascii="Calibri" w:eastAsia="Times New Roman" w:hAnsi="Calibri" w:cs="Times New Roman"/>
                <w:bCs/>
                <w:sz w:val="18"/>
                <w:szCs w:val="18"/>
                <w:lang w:val="en-GB" w:eastAsia="nl-NL"/>
              </w:rPr>
              <w:t xml:space="preserve">Similarity with </w:t>
            </w:r>
            <w:r w:rsidRPr="00CE37EB">
              <w:rPr>
                <w:rFonts w:ascii="Calibri" w:eastAsia="Times New Roman" w:hAnsi="Calibri" w:cs="Times New Roman"/>
                <w:bCs/>
                <w:i/>
                <w:iCs/>
                <w:sz w:val="18"/>
                <w:szCs w:val="18"/>
                <w:lang w:val="en-GB" w:eastAsia="nl-NL"/>
              </w:rPr>
              <w:t>S. cerevisiae</w:t>
            </w:r>
            <w:r w:rsidRPr="00CE37EB">
              <w:rPr>
                <w:rFonts w:ascii="Calibri" w:eastAsia="Times New Roman" w:hAnsi="Calibri" w:cs="Times New Roman"/>
                <w:bCs/>
                <w:sz w:val="18"/>
                <w:szCs w:val="18"/>
                <w:lang w:val="en-GB" w:eastAsia="nl-NL"/>
              </w:rPr>
              <w:t xml:space="preserve"> gene</w:t>
            </w:r>
          </w:p>
        </w:tc>
      </w:tr>
      <w:tr w:rsidR="00CE37EB" w:rsidRPr="00CE37EB" w14:paraId="653EB718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25B7D3" w14:textId="77777777" w:rsidR="00CE37EB" w:rsidRPr="00CE37EB" w:rsidRDefault="00CE37EB">
            <w:pPr>
              <w:rPr>
                <w:sz w:val="16"/>
                <w:szCs w:val="16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0A0242" w14:textId="77777777" w:rsidR="00CE37EB" w:rsidRPr="00EC0B5E" w:rsidRDefault="00CE37EB" w:rsidP="00594273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nl-NL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0540F7" w14:textId="77777777" w:rsidR="00CE37EB" w:rsidRPr="00CE37EB" w:rsidRDefault="00CE37EB">
            <w:pPr>
              <w:rPr>
                <w:sz w:val="16"/>
                <w:szCs w:val="16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9A3D43" w14:textId="77777777" w:rsidR="00CE37EB" w:rsidRPr="00CE37EB" w:rsidRDefault="00CE37EB">
            <w:pPr>
              <w:rPr>
                <w:sz w:val="16"/>
                <w:szCs w:val="16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42D308C" w14:textId="77777777" w:rsidR="00CE37EB" w:rsidRPr="00CE37EB" w:rsidRDefault="00CE37EB" w:rsidP="00CE37EB">
            <w:pPr>
              <w:rPr>
                <w:sz w:val="16"/>
                <w:szCs w:val="16"/>
              </w:rPr>
            </w:pPr>
            <w:proofErr w:type="spellStart"/>
            <w:r w:rsidRPr="00CE37EB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nl-NL" w:eastAsia="nl-NL"/>
              </w:rPr>
              <w:t>Systematic</w:t>
            </w:r>
            <w:proofErr w:type="spellEnd"/>
            <w:r w:rsidRPr="00CE37EB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nl-NL" w:eastAsia="nl-NL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4AC326B" w14:textId="77777777" w:rsidR="00CE37EB" w:rsidRPr="00CE37EB" w:rsidRDefault="00CE37EB" w:rsidP="00594273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nl-NL" w:eastAsia="nl-NL"/>
              </w:rPr>
            </w:pP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D16F842" w14:textId="77777777" w:rsidR="00CE37EB" w:rsidRPr="00CE37EB" w:rsidRDefault="00CE37EB">
            <w:pPr>
              <w:rPr>
                <w:sz w:val="16"/>
                <w:szCs w:val="16"/>
              </w:rPr>
            </w:pPr>
          </w:p>
        </w:tc>
      </w:tr>
      <w:tr w:rsidR="00CE37EB" w:rsidRPr="00CE37EB" w14:paraId="3ED88BC2" w14:textId="77777777" w:rsidTr="00CE37EB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202F99F" w14:textId="77777777" w:rsidR="00CE37EB" w:rsidRPr="00CE37EB" w:rsidRDefault="00CE37E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H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72F23CD" w14:textId="77777777" w:rsidR="00CE37EB" w:rsidRPr="00CE37EB" w:rsidRDefault="00CE37EB" w:rsidP="00594273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nl-NL" w:eastAsia="nl-NL"/>
              </w:rPr>
            </w:pPr>
            <w:r w:rsidRPr="00CE37EB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nl-NL" w:eastAsia="nl-NL"/>
              </w:rPr>
              <w:t>Start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67D3D8D" w14:textId="77777777" w:rsidR="00CE37EB" w:rsidRPr="00CE37EB" w:rsidRDefault="00CE37EB" w:rsidP="00594273">
            <w:pPr>
              <w:rPr>
                <w:sz w:val="16"/>
                <w:szCs w:val="16"/>
              </w:rPr>
            </w:pPr>
            <w:r w:rsidRPr="00CE37EB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nl-NL" w:eastAsia="nl-NL"/>
              </w:rPr>
              <w:t>En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DAF080A" w14:textId="77777777" w:rsidR="00CE37EB" w:rsidRPr="00CE37EB" w:rsidRDefault="00CE37EB" w:rsidP="00594273">
            <w:pPr>
              <w:rPr>
                <w:sz w:val="16"/>
                <w:szCs w:val="16"/>
              </w:rPr>
            </w:pPr>
            <w:r w:rsidRPr="00CE37EB">
              <w:rPr>
                <w:sz w:val="16"/>
                <w:szCs w:val="16"/>
              </w:rPr>
              <w:t>Length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ED43BDB" w14:textId="77777777" w:rsidR="00CE37EB" w:rsidRPr="00CE37EB" w:rsidRDefault="00CE37EB">
            <w:pPr>
              <w:rPr>
                <w:bCs/>
                <w:color w:val="000000"/>
                <w:sz w:val="16"/>
                <w:szCs w:val="16"/>
              </w:rPr>
            </w:pPr>
            <w:r w:rsidRPr="00CE37EB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nl-NL" w:eastAsia="nl-NL"/>
              </w:rPr>
              <w:t>Nam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F08FA55" w14:textId="77777777" w:rsidR="00CE37EB" w:rsidRPr="00CE37EB" w:rsidRDefault="00CE37EB">
            <w:pPr>
              <w:rPr>
                <w:bCs/>
                <w:color w:val="000000"/>
                <w:sz w:val="16"/>
                <w:szCs w:val="16"/>
              </w:rPr>
            </w:pPr>
            <w:r w:rsidRPr="00CE37EB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nl-NL" w:eastAsia="nl-NL"/>
              </w:rPr>
              <w:t>Name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6784414" w14:textId="77777777" w:rsidR="00CE37EB" w:rsidRPr="00CE37EB" w:rsidRDefault="00CE37EB">
            <w:pPr>
              <w:rPr>
                <w:rFonts w:ascii="Calibri" w:hAnsi="Calibri"/>
                <w:bCs/>
                <w:color w:val="000000"/>
                <w:sz w:val="16"/>
                <w:szCs w:val="16"/>
              </w:rPr>
            </w:pPr>
            <w:r w:rsidRPr="00CE37EB">
              <w:rPr>
                <w:rFonts w:ascii="Calibri" w:hAnsi="Calibri"/>
                <w:bCs/>
                <w:color w:val="000000"/>
                <w:sz w:val="16"/>
                <w:szCs w:val="16"/>
              </w:rPr>
              <w:t>Description</w:t>
            </w:r>
          </w:p>
        </w:tc>
      </w:tr>
      <w:tr w:rsidR="00CE37EB" w14:paraId="48252232" w14:textId="77777777" w:rsidTr="00CE37EB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147658D0" w14:textId="77777777" w:rsidR="00CE37EB" w:rsidRPr="00A90AAE" w:rsidRDefault="00CE37EB" w:rsidP="000C1C6C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color w:val="000000"/>
                <w:sz w:val="18"/>
                <w:szCs w:val="18"/>
                <w:lang w:val="nl-NL" w:eastAsia="nl-NL"/>
              </w:rPr>
              <w:t>Se</w:t>
            </w:r>
            <w:r w:rsidRPr="00A90AAE"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  <w:t>C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  <w:t>HRI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B39D40B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5572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488717B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6660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51763A19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089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3F9FB6AF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JR153W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6D303D1A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PGU1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6EA4ED01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Endo-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polygalacturonase</w:t>
            </w:r>
            <w:proofErr w:type="spellEnd"/>
          </w:p>
        </w:tc>
      </w:tr>
      <w:tr w:rsidR="00CE37EB" w14:paraId="6052E2CA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</w:tcPr>
          <w:p w14:paraId="539DA21E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color w:val="000000"/>
                <w:sz w:val="18"/>
                <w:szCs w:val="18"/>
                <w:lang w:val="nl-NL" w:eastAsia="nl-NL"/>
              </w:rPr>
              <w:t>Se</w:t>
            </w:r>
            <w:r w:rsidRPr="00A90AAE"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  <w:t>C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  <w:t>HR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61613D7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92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6A7F5BD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467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32F312A2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475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321EAE4A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AL063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5E1113C3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FLO9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50301999" w14:textId="06219D0C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Flo1p homolog</w:t>
            </w:r>
          </w:p>
        </w:tc>
      </w:tr>
      <w:tr w:rsidR="00CE37EB" w14:paraId="3886D12A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66D341E9" w14:textId="77777777" w:rsidR="00CE37EB" w:rsidRPr="00A90AAE" w:rsidRDefault="00CE37EB" w:rsidP="00A90AAE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color w:val="000000"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  <w:t>CHR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51948260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039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495A8AF2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38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3191393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4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2B4D8C0A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AL064W-B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59021BEC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AL064W-B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40F600BB" w14:textId="77777777" w:rsidR="00CE37EB" w:rsidRPr="005641A1" w:rsidRDefault="00CE37EB">
            <w:pPr>
              <w:rPr>
                <w:rFonts w:ascii="Calibri" w:hAnsi="Calibri"/>
                <w:color w:val="222222"/>
                <w:sz w:val="18"/>
                <w:szCs w:val="18"/>
              </w:rPr>
            </w:pPr>
            <w:r w:rsidRPr="005641A1">
              <w:rPr>
                <w:rFonts w:ascii="Calibri" w:hAnsi="Calibri"/>
                <w:color w:val="222222"/>
                <w:sz w:val="18"/>
                <w:szCs w:val="18"/>
              </w:rPr>
              <w:t>Fungal-specific protein of unknown function</w:t>
            </w:r>
          </w:p>
        </w:tc>
      </w:tr>
      <w:tr w:rsidR="00CE37EB" w14:paraId="7EC5451C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</w:tcPr>
          <w:p w14:paraId="2712F9D2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1E06C4A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709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4B332E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928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69B59C64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19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773D908D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AR035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FDF6477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YAT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81DEACC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Outer carnitine acetyltransferase, mitochondrial</w:t>
            </w:r>
          </w:p>
        </w:tc>
      </w:tr>
      <w:tr w:rsidR="00CE37EB" w14:paraId="49307D3C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70F93B6E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2469D95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8759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BC35ACA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9311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607EA0BE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51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74E97D0D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AR050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3C6F485F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FLO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43826AD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FLO1 putative cell wall glycoprotein</w:t>
            </w:r>
          </w:p>
        </w:tc>
      </w:tr>
      <w:tr w:rsidR="00CE37EB" w14:paraId="314070CC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</w:tcPr>
          <w:p w14:paraId="64413E16" w14:textId="77777777" w:rsidR="00CE37EB" w:rsidRPr="00A90AAE" w:rsidRDefault="00CE37EB" w:rsidP="00A90AAE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color w:val="000000"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  <w:t>CHR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35F7C349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945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7D0B9391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9554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40292FE4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9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71F0E61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JL213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4D775CD4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JL213W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773116B1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Similarity to </w:t>
            </w:r>
            <w:proofErr w:type="spellStart"/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Methanobacterium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aryldialkylphosphatase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related protein</w:t>
            </w:r>
          </w:p>
        </w:tc>
      </w:tr>
      <w:tr w:rsidR="00CE37EB" w14:paraId="7FD3DCB8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10341C8D" w14:textId="77777777" w:rsidR="00CE37EB" w:rsidRPr="00A90AAE" w:rsidRDefault="00CE37EB" w:rsidP="00A90AAE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color w:val="000000"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  <w:t>CHR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3A3809EA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9703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2E134CC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9774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64B320F7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71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4704A009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DR533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77C6039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HSP3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9843437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trong similarity to hypothetical proteins YPL280w, YOR391c and YMR322c</w:t>
            </w:r>
          </w:p>
        </w:tc>
      </w:tr>
      <w:tr w:rsidR="00CE37EB" w14:paraId="77ACB7C5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</w:tcPr>
          <w:p w14:paraId="7DC78EA1" w14:textId="77777777" w:rsidR="00CE37EB" w:rsidRPr="00A90AAE" w:rsidRDefault="00CE37EB" w:rsidP="00A90AAE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color w:val="000000"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  <w:t>CHR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6BB7A634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990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7F70127F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9977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9828ADA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77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70157248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KL071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1CE30FE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KL071W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5E3A2510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Weak similarity to </w:t>
            </w:r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A.</w:t>
            </w:r>
            <w:r w:rsidR="00AB263D">
              <w:rPr>
                <w:rFonts w:ascii="Calibri" w:hAnsi="Calibri"/>
                <w:i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parasiticus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nor-1 protein</w:t>
            </w:r>
          </w:p>
        </w:tc>
      </w:tr>
      <w:tr w:rsidR="00CE37EB" w14:paraId="1B53BBD8" w14:textId="77777777" w:rsidTr="00CE37EB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</w:tcPr>
          <w:p w14:paraId="3812F30F" w14:textId="77777777" w:rsidR="00CE37EB" w:rsidRPr="00A90AAE" w:rsidRDefault="00CE37EB" w:rsidP="00A90AAE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color w:val="000000"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  <w:t>CHR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4A034EE8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0262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7BF6E68E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0450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49F7D257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88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434D3E14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IL169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05536361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IL169C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6B18391B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imilarity to glucan 1,4-alpha-glucosidase Sta1p and YAR066w</w:t>
            </w:r>
          </w:p>
        </w:tc>
      </w:tr>
      <w:tr w:rsidR="00CE37EB" w14:paraId="422EBE64" w14:textId="77777777" w:rsidTr="00CE37EB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65A0AD5" w14:textId="77777777" w:rsidR="00CE37EB" w:rsidRPr="00A90AAE" w:rsidRDefault="00CE37EB" w:rsidP="00A90AAE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color w:val="000000"/>
                <w:sz w:val="18"/>
                <w:szCs w:val="18"/>
                <w:lang w:val="nl-NL" w:eastAsia="nl-NL"/>
              </w:rPr>
              <w:t>Se</w:t>
            </w:r>
            <w:r w:rsidRPr="000C1C6C"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  <w:t>CHRII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75E8483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0694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00E8E9A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1368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9816AE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75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4EF32A2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FL060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77624A0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SNO3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A67FBAC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Proximal ORF, stationary phase induced gene</w:t>
            </w:r>
          </w:p>
        </w:tc>
      </w:tr>
      <w:tr w:rsidR="00CE37EB" w14:paraId="2B415151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64AD20E" w14:textId="77777777" w:rsidR="00CE37EB" w:rsidRPr="00A90AAE" w:rsidRDefault="00CE37EB" w:rsidP="00A90AAE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color w:val="000000"/>
                <w:sz w:val="18"/>
                <w:szCs w:val="18"/>
                <w:lang w:val="nl-NL" w:eastAsia="nl-NL"/>
              </w:rPr>
              <w:t>Se</w:t>
            </w:r>
            <w:r w:rsidRPr="000C1C6C"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  <w:t>CHR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F6920C0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179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F1A5266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273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FD7D510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4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615C7FE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FL059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CA61471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SNZ3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A6B2397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nooze: stationary phase-induced gene family</w:t>
            </w:r>
          </w:p>
        </w:tc>
      </w:tr>
      <w:tr w:rsidR="00CE37EB" w14:paraId="21FE0435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03D954C4" w14:textId="77777777" w:rsidR="00CE37EB" w:rsidRPr="00A90AAE" w:rsidRDefault="00CE37EB" w:rsidP="00A90AAE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color w:val="000000"/>
                <w:sz w:val="18"/>
                <w:szCs w:val="18"/>
                <w:lang w:val="nl-NL" w:eastAsia="nl-NL"/>
              </w:rPr>
              <w:t>Se</w:t>
            </w:r>
            <w:r w:rsidRPr="000C1C6C"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  <w:t>CHR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395897E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333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AC879A5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435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7EF84B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02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AC3F950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DL244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B4043CF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THI13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B763C8F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Thiamine biosynthetic enzyme</w:t>
            </w:r>
          </w:p>
        </w:tc>
      </w:tr>
      <w:tr w:rsidR="00CE37EB" w14:paraId="3B46F084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8F418F5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 w:rsidRPr="000C1C6C"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76E2F3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87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916445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9427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649BFDD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722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6524279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BL017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CCCF6D9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PEP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E26A2F8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Carboxypeptidase Y sorting receptor in late Golgi</w:t>
            </w:r>
          </w:p>
        </w:tc>
      </w:tr>
      <w:tr w:rsidR="00CE37EB" w:rsidRPr="00B12A6A" w14:paraId="33F67D77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B85CB6D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 w:rsidRPr="000C1C6C"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6D9D569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0431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DDCFB8E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0549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1AB4B5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18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375C010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BL013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7560AE5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FMT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AECA805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  <w:lang w:val="fr-FR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  <w:lang w:val="fr-FR"/>
              </w:rPr>
              <w:t>Probable met-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  <w:lang w:val="fr-FR"/>
              </w:rPr>
              <w:t>tRNA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  <w:lang w:val="fr-FR"/>
              </w:rPr>
              <w:t xml:space="preserve"> 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  <w:lang w:val="fr-FR"/>
              </w:rPr>
              <w:t>formyltransferase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  <w:lang w:val="fr-FR"/>
              </w:rPr>
              <w:t>, mitochondrial</w:t>
            </w:r>
          </w:p>
        </w:tc>
      </w:tr>
      <w:tr w:rsidR="00CE37EB" w14:paraId="48AE9EBB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2381A2C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 w:rsidRPr="000C1C6C"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D50B89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5356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CC651F1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6443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F4289A2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086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6A6C1BB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DR150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662C70D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NUM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67B0654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Protein with variable number of tandem repeats of a 64 amino-acid polypeptide</w:t>
            </w:r>
          </w:p>
        </w:tc>
      </w:tr>
      <w:tr w:rsidR="00CE37EB" w14:paraId="16B92676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6E0C3A15" w14:textId="77777777" w:rsidR="00CE37EB" w:rsidRPr="00A90AAE" w:rsidRDefault="00CE37EB" w:rsidP="00A90AAE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color w:val="000000"/>
                <w:sz w:val="18"/>
                <w:szCs w:val="18"/>
                <w:lang w:val="nl-NL" w:eastAsia="nl-NL"/>
              </w:rPr>
              <w:t>Se</w:t>
            </w:r>
            <w:r w:rsidRPr="000C1C6C"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  <w:t>CHR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61D22C6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87096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6CBFC8C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87144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AA4289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47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6B58590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DR319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CD1D04F" w14:textId="77777777" w:rsidR="00CE37EB" w:rsidRPr="00A90AAE" w:rsidRDefault="00CE37EB">
            <w:pPr>
              <w:rPr>
                <w:i/>
                <w:iCs/>
                <w:color w:val="000000"/>
                <w:sz w:val="16"/>
                <w:szCs w:val="16"/>
              </w:rPr>
            </w:pPr>
            <w:r w:rsidRPr="00A90AAE">
              <w:rPr>
                <w:i/>
                <w:iCs/>
                <w:color w:val="000000"/>
                <w:sz w:val="16"/>
                <w:szCs w:val="16"/>
              </w:rPr>
              <w:t>YFT2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8314F39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Member of the highly conserved FIT family of proteins involved in triglyceride droplet biosynthesis </w:t>
            </w:r>
          </w:p>
        </w:tc>
      </w:tr>
      <w:tr w:rsidR="00CE37EB" w14:paraId="0E52AF17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8052DF2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 w:rsidRPr="000C1C6C"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9C075C7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2055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7733D77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2226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B09E6D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1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5E942BC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DR342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0B1F977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HXT7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6BC3BE5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Hexose transporter</w:t>
            </w:r>
          </w:p>
        </w:tc>
      </w:tr>
      <w:tr w:rsidR="00CE37EB" w14:paraId="64BA6063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1513B23E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 w:rsidRPr="000C1C6C"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FA9A06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255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97C86BD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3062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949ADEA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12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AA1DF1E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DR345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EF97E6E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HXT3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474179B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Low-affinity glucose transporter</w:t>
            </w:r>
          </w:p>
        </w:tc>
      </w:tr>
      <w:tr w:rsidR="00CE37EB" w14:paraId="13CBFC28" w14:textId="77777777" w:rsidTr="00CE37EB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</w:tcPr>
          <w:p w14:paraId="5D108FF4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 w:rsidRPr="000C1C6C"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5F6F633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06777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4F3F5F6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07278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4D3B9B07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00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02B7469F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DR420W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4C1CE487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HKR1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0B77F3AD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Type 1 membrane protein with EF hand motif</w:t>
            </w:r>
          </w:p>
        </w:tc>
      </w:tr>
      <w:tr w:rsidR="00CE37EB" w14:paraId="5A31D36B" w14:textId="77777777" w:rsidTr="00CE37EB">
        <w:tc>
          <w:tcPr>
            <w:tcW w:w="9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</w:tcPr>
          <w:p w14:paraId="139548E0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 w:rsidRPr="000C1C6C"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I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I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611971A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64091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2829B09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70210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62686F0A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120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5B78B8D5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CR089W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4157BA4A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FIG2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5D928CD6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predicted GPI-anchored cell wall protein</w:t>
            </w:r>
          </w:p>
        </w:tc>
      </w:tr>
      <w:tr w:rsidR="00CE37EB" w14:paraId="5D52D19F" w14:textId="77777777" w:rsidTr="00CE37EB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4889C5E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7E39C9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8153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1FB098D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9994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6AA1EA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842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766712B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DL229W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0104534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SSB1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B3BB9C7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Heat shock protein of HSP70 family</w:t>
            </w:r>
          </w:p>
        </w:tc>
      </w:tr>
      <w:tr w:rsidR="00CE37EB" w14:paraId="3CD33AA8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D40A1CB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38BCB34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1618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4FF574A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1755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2C4A41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36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CD73FD9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DL189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8B94498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RBS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689501C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Hypothetical protein</w:t>
            </w:r>
          </w:p>
        </w:tc>
      </w:tr>
      <w:tr w:rsidR="00CE37EB" w14:paraId="54E80D9F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0E7E1BDF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6FFEF8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1784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394429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1897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9CB7812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13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DC9FC85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DL188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8E933B6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PPH22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571AC33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erine-threonine protein phosphatase 2A</w:t>
            </w:r>
          </w:p>
        </w:tc>
      </w:tr>
      <w:tr w:rsidR="00CE37EB" w14:paraId="711F3BA8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55F7895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AA1D49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2002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D65138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2134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9ABBD4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32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C88F0FD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DL131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C91C31E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LYS2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EF7525A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Homocitrate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synthase, highly homologous to YDL182W</w:t>
            </w:r>
          </w:p>
        </w:tc>
      </w:tr>
      <w:tr w:rsidR="00CE37EB" w14:paraId="52C10668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6408AB3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515D9C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7369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2519971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778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F78433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411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3B7738A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DL037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FD857F6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BSC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9B3689C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trong similarity to glucan 1,4-alpha-glucosidase</w:t>
            </w:r>
          </w:p>
        </w:tc>
      </w:tr>
      <w:tr w:rsidR="00CE37EB" w14:paraId="02F58E4D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21FA689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344BF0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9982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F61EAB4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0123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A75CFD7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40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4B3136A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BR092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4FCBF12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PHO3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F3AEF28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Acid phosphatase, constitutive</w:t>
            </w:r>
          </w:p>
        </w:tc>
      </w:tr>
      <w:tr w:rsidR="00CE37EB" w14:paraId="0E00A5E5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160DF5D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C65BFE4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0168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67F54CA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0308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DE47D62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40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1AAF4B1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BR092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679E6D8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PHO3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D99BD50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Acid phosphatase, constitutive</w:t>
            </w:r>
          </w:p>
        </w:tc>
      </w:tr>
      <w:tr w:rsidR="00CE37EB" w14:paraId="72220A57" w14:textId="77777777" w:rsidTr="00CE37EB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</w:tcPr>
          <w:p w14:paraId="49E8F12C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0878FA8E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85394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2430DDB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85500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01B5D3C7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06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378A322A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BR231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4BB349EE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SWC5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382803AE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imilarity to human p97 homologous protein</w:t>
            </w:r>
          </w:p>
        </w:tc>
      </w:tr>
      <w:tr w:rsidR="00CE37EB" w14:paraId="59042FED" w14:textId="77777777" w:rsidTr="00CE37EB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1EF3AD89" w14:textId="77777777" w:rsidR="00CE37EB" w:rsidRPr="00A90AAE" w:rsidRDefault="00CE37EB" w:rsidP="00A90AAE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555130D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6219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2BC888A1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7724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472E5717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506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57CFD596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NR073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5B41B93A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NR073C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36BC8D4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Strong similarity to </w:t>
            </w:r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E.coli</w:t>
            </w: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D-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mannonate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oxidoreductase, identical to YEL070w</w:t>
            </w:r>
          </w:p>
        </w:tc>
      </w:tr>
      <w:tr w:rsidR="00CE37EB" w14:paraId="0D9C6E06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</w:tcPr>
          <w:p w14:paraId="10AF78CF" w14:textId="77777777" w:rsidR="00CE37EB" w:rsidRPr="00A90AAE" w:rsidRDefault="00CE37EB" w:rsidP="00594273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36BA4B48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819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23E6D7D5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991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69F2D59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2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23F86862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EL069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BC9345F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HXT13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40EADFE7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Hexose transporter</w:t>
            </w:r>
          </w:p>
        </w:tc>
      </w:tr>
      <w:tr w:rsidR="00CE37EB" w14:paraId="06155F02" w14:textId="77777777" w:rsidTr="00CE37EB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</w:tcPr>
          <w:p w14:paraId="45358C22" w14:textId="77777777" w:rsidR="00CE37EB" w:rsidRPr="00A90AAE" w:rsidRDefault="00CE37EB" w:rsidP="00594273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324DD7C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9505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6F5BEEEB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982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34E9905A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18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7F53A495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ER017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46DDEACE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AFG3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4A85B248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ATP-dependent metalloprotease</w:t>
            </w:r>
          </w:p>
        </w:tc>
      </w:tr>
      <w:tr w:rsidR="00CE37EB" w14:paraId="5446BDFA" w14:textId="77777777" w:rsidTr="00CE37EB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EEAF6" w:themeFill="accent1" w:themeFillTint="33"/>
          </w:tcPr>
          <w:p w14:paraId="7CEA83F3" w14:textId="77777777" w:rsidR="00CE37EB" w:rsidRPr="00A90AAE" w:rsidRDefault="00CE37EB" w:rsidP="00594273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4BD4F245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577191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435F179C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577442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32198DA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52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195BC1D8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HL047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70283935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ARN2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522799DE" w14:textId="171113D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Similarity to </w:t>
            </w:r>
            <w:r w:rsidRPr="00884D63">
              <w:rPr>
                <w:rFonts w:ascii="Calibri" w:hAnsi="Calibri"/>
                <w:i/>
                <w:color w:val="000000"/>
                <w:sz w:val="18"/>
                <w:szCs w:val="18"/>
              </w:rPr>
              <w:t>C.</w:t>
            </w:r>
            <w:ins w:id="0" w:author="Jack Pronk" w:date="2018-04-02T21:08:00Z">
              <w:r w:rsidR="00D406B8">
                <w:rPr>
                  <w:rFonts w:ascii="Calibri" w:hAnsi="Calibri"/>
                  <w:i/>
                  <w:color w:val="000000"/>
                  <w:sz w:val="18"/>
                  <w:szCs w:val="18"/>
                </w:rPr>
                <w:t xml:space="preserve"> </w:t>
              </w:r>
            </w:ins>
            <w:proofErr w:type="spellStart"/>
            <w:r w:rsidRPr="00884D63">
              <w:rPr>
                <w:rFonts w:ascii="Calibri" w:hAnsi="Calibri"/>
                <w:i/>
                <w:color w:val="000000"/>
                <w:sz w:val="18"/>
                <w:szCs w:val="18"/>
              </w:rPr>
              <w:t>carbonum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toxin pump</w:t>
            </w:r>
          </w:p>
        </w:tc>
      </w:tr>
      <w:tr w:rsidR="00CE37EB" w14:paraId="7235C9BB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38F301FA" w14:textId="77777777" w:rsidR="00CE37EB" w:rsidRPr="00A90AAE" w:rsidRDefault="00CE37EB" w:rsidP="00594273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V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D9FABB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43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18B416E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91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659EA6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48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28282A2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AL063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3DA3515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FLO9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5330AE4" w14:textId="1441F875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Flo1p homolog</w:t>
            </w:r>
          </w:p>
        </w:tc>
      </w:tr>
      <w:tr w:rsidR="00CE37EB" w14:paraId="2CD977A9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4890345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V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74F3D1D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9297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5E8739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9392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1A6B9C7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5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431C5F0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FR034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48335F8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PHO4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8BA4442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Myc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-type helix-loop-helix transcription factor</w:t>
            </w:r>
          </w:p>
        </w:tc>
      </w:tr>
      <w:tr w:rsidR="00CE37EB" w14:paraId="67CAB518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DD06683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V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EF97A72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2812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3DB2C80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3843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A46F01B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031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E763233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DR134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77081B4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DR134C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22CB28D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trong similarity to Flo1p</w:t>
            </w:r>
          </w:p>
        </w:tc>
      </w:tr>
      <w:tr w:rsidR="00CE37EB" w14:paraId="5FFA2C38" w14:textId="77777777" w:rsidTr="00CE37EB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</w:tcPr>
          <w:p w14:paraId="66924CCE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V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15997B0B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5665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3C12004E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5774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19A289BA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08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0B8A72CD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JR153W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5962C7DC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PGU1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3D9A3543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Endo-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polygalacturonase</w:t>
            </w:r>
            <w:proofErr w:type="spellEnd"/>
          </w:p>
        </w:tc>
      </w:tr>
      <w:tr w:rsidR="00CE37EB" w14:paraId="5819E5F5" w14:textId="77777777" w:rsidTr="00CE37EB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1B7F5B3B" w14:textId="77777777" w:rsidR="00CE37EB" w:rsidRPr="00A90AAE" w:rsidRDefault="00CE37EB" w:rsidP="00A90AAE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lastRenderedPageBreak/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VII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7FDB95B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946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260B588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8559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C514017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614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74147989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IR039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50876C0A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PS6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76488B6E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GPI-anchored aspartic protease</w:t>
            </w:r>
          </w:p>
        </w:tc>
      </w:tr>
      <w:tr w:rsidR="00CE37EB" w14:paraId="52A27E3C" w14:textId="77777777" w:rsidTr="00CE37EB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</w:tcPr>
          <w:p w14:paraId="7497D087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V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7F27B3CA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60689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31294A30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60751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180FEC61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2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35EC1005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PR071W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3C2F4DEF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PR071W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7DCD938D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trong similarity to YIL029c</w:t>
            </w:r>
          </w:p>
        </w:tc>
      </w:tr>
      <w:tr w:rsidR="00CE37EB" w14:paraId="723F8B6E" w14:textId="77777777" w:rsidTr="00CE37EB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3ED1A0EF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VIII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B17C23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6976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981DC0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9960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5E370B4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985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1679A02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DR534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E8C18DD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FIT1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FA2C3D5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imilarity to YOR383c,Sta1p and pig mucin</w:t>
            </w:r>
          </w:p>
        </w:tc>
      </w:tr>
      <w:tr w:rsidR="00CE37EB" w14:paraId="3036911C" w14:textId="77777777" w:rsidTr="00CE37EB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</w:tcPr>
          <w:p w14:paraId="0AD4FEFD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VI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2846E57C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5341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42DE9B04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5436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70EDC18A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4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6C26CA35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OR083W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272855DB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WHI5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51727D1D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Weak similarity to YKR091w</w:t>
            </w:r>
          </w:p>
        </w:tc>
      </w:tr>
      <w:tr w:rsidR="00CE37EB" w14:paraId="6E24817F" w14:textId="77777777" w:rsidTr="00CE37EB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3869B544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X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4A5BC03A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4707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3CEA58B2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5837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559868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131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568A7EB2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NL134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A2B5F76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NL134C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CFA01D2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imilarity to C.</w:t>
            </w:r>
            <w:r w:rsidR="00AB263D">
              <w:rPr>
                <w:rFonts w:ascii="Calibri" w:hAnsi="Calibri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carbonum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toxD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gene</w:t>
            </w:r>
          </w:p>
        </w:tc>
      </w:tr>
      <w:tr w:rsidR="00CE37EB" w14:paraId="0E72B554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</w:tcPr>
          <w:p w14:paraId="0988C56C" w14:textId="77777777" w:rsidR="00CE37EB" w:rsidRPr="00AB263D" w:rsidRDefault="00CE37EB" w:rsidP="00594273">
            <w:pPr>
              <w:rPr>
                <w:rFonts w:eastAsia="Times New Roman" w:cs="Times New Roman"/>
                <w:sz w:val="18"/>
                <w:szCs w:val="18"/>
                <w:lang w:val="en-GB" w:eastAsia="nl-NL"/>
              </w:rPr>
            </w:pPr>
            <w:proofErr w:type="spellStart"/>
            <w:r w:rsidRPr="00AB263D">
              <w:rPr>
                <w:rFonts w:eastAsia="Times New Roman" w:cs="Times New Roman"/>
                <w:i/>
                <w:sz w:val="18"/>
                <w:szCs w:val="18"/>
                <w:lang w:val="en-GB" w:eastAsia="nl-NL"/>
              </w:rPr>
              <w:t>Se</w:t>
            </w:r>
            <w:r w:rsidRPr="00AB263D">
              <w:rPr>
                <w:rFonts w:eastAsia="Times New Roman" w:cs="Times New Roman"/>
                <w:sz w:val="18"/>
                <w:szCs w:val="18"/>
                <w:lang w:val="en-GB" w:eastAsia="nl-NL"/>
              </w:rPr>
              <w:t>CHRI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5F0A8372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56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316183A2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818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503A1D1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62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776378BC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IR039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3E1BABC6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YPS6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46999EED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GPI-anchored aspartic protease</w:t>
            </w:r>
          </w:p>
        </w:tc>
      </w:tr>
      <w:tr w:rsidR="00CE37EB" w14:paraId="30C65F7F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61A31913" w14:textId="77777777" w:rsidR="00CE37EB" w:rsidRPr="00AB263D" w:rsidRDefault="00CE37EB" w:rsidP="00594273">
            <w:pPr>
              <w:rPr>
                <w:rFonts w:eastAsia="Times New Roman" w:cs="Times New Roman"/>
                <w:sz w:val="18"/>
                <w:szCs w:val="18"/>
                <w:lang w:val="en-GB" w:eastAsia="nl-NL"/>
              </w:rPr>
            </w:pPr>
            <w:proofErr w:type="spellStart"/>
            <w:r w:rsidRPr="00AB263D">
              <w:rPr>
                <w:rFonts w:eastAsia="Times New Roman" w:cs="Times New Roman"/>
                <w:i/>
                <w:sz w:val="18"/>
                <w:szCs w:val="18"/>
                <w:lang w:val="en-GB" w:eastAsia="nl-NL"/>
              </w:rPr>
              <w:t>Se</w:t>
            </w:r>
            <w:r w:rsidRPr="00AB263D">
              <w:rPr>
                <w:rFonts w:eastAsia="Times New Roman" w:cs="Times New Roman"/>
                <w:sz w:val="18"/>
                <w:szCs w:val="18"/>
                <w:lang w:val="en-GB" w:eastAsia="nl-NL"/>
              </w:rPr>
              <w:t>CHRI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4905EBA2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861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32D77C1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974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257C8A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13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7CBAA36F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FL062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F1CE391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COS4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3252E275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Protein with strong similarity to 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ubtelomerically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-encoded proteins s</w:t>
            </w:r>
          </w:p>
        </w:tc>
      </w:tr>
      <w:tr w:rsidR="00CE37EB" w14:paraId="111C9C0A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</w:tcPr>
          <w:p w14:paraId="454A5F6E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513BE610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931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1F5CB42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3094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4D83557A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63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4273137F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IL159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53BFC860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BNR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7F76F186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Bni1p-related protein, helps regulate reorganization of the actin cytoskeleton</w:t>
            </w:r>
          </w:p>
        </w:tc>
      </w:tr>
      <w:tr w:rsidR="00CE37EB" w14:paraId="4825955E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119AF6F0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1001DB9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3844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7C80EF16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392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796117A0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76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CD44B70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IL049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75EDA56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DFG10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2CEAD622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Protein involved in filamentous growth, cell polarity, and cellular elongation</w:t>
            </w:r>
          </w:p>
        </w:tc>
      </w:tr>
      <w:tr w:rsidR="00CE37EB" w14:paraId="72CB16AD" w14:textId="77777777" w:rsidTr="00CE37EB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</w:tcPr>
          <w:p w14:paraId="64E007C5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196FB7E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6579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183ACBF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6994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22AFAF9B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41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48F0895D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IR019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4ED291E2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MUC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7F336C35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Cell surface 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flocculin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wi</w:t>
            </w:r>
            <w:r w:rsidR="00AB263D">
              <w:rPr>
                <w:rFonts w:ascii="Calibri" w:hAnsi="Calibri"/>
                <w:color w:val="000000"/>
                <w:sz w:val="18"/>
                <w:szCs w:val="18"/>
              </w:rPr>
              <w:t xml:space="preserve">th structure similar to serine </w:t>
            </w: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threonine-rich GPI-anchored cell wall proteins</w:t>
            </w:r>
          </w:p>
        </w:tc>
      </w:tr>
      <w:tr w:rsidR="00CE37EB" w14:paraId="2713E087" w14:textId="77777777" w:rsidTr="00CE37EB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</w:tcPr>
          <w:p w14:paraId="7431DA90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I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379ABFEC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37116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46C19315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37138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0B34580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1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72211439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IR020W-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7A11C431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IR020W-A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16A084D0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Dubious open reading frame</w:t>
            </w:r>
          </w:p>
        </w:tc>
      </w:tr>
      <w:tr w:rsidR="00CE37EB" w14:paraId="731C0D46" w14:textId="77777777" w:rsidTr="00AB263D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0996107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72C160B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742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1568F4B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622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0C40E49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881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C64B86B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IL169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F03E007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IL169C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2B63500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imilarity to glucan 1,4-alpha-glucosidase Sta1p and YAR066w</w:t>
            </w:r>
          </w:p>
        </w:tc>
      </w:tr>
      <w:tr w:rsidR="00AB263D" w14:paraId="28825463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6363330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8567C8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847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8F4E4F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25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600DD5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78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A37B42F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KL071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60852A8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KL071W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857B9DF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Weak similarity to </w:t>
            </w:r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A.</w:t>
            </w:r>
            <w:r w:rsidR="00AB263D">
              <w:rPr>
                <w:rFonts w:ascii="Calibri" w:hAnsi="Calibri"/>
                <w:i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parasiticus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nor-1 protein</w:t>
            </w:r>
          </w:p>
        </w:tc>
      </w:tr>
      <w:tr w:rsidR="00CE37EB" w14:paraId="2C45637C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AEC3288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25B59B5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061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58D477A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193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7FBDB2D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32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4142E9A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JL213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54CC14E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JL213W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CA0B4D0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Similarity to </w:t>
            </w:r>
            <w:proofErr w:type="spellStart"/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Methanobacterium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aryldialkylphosphatase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related protein</w:t>
            </w:r>
          </w:p>
        </w:tc>
      </w:tr>
      <w:tr w:rsidR="00AB263D" w14:paraId="0732695C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D06504E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643AC61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338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D3902B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42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F2B1674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404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3093B68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AL063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438C166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FLO9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0603DE0" w14:textId="267DA092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Flo1p homolog</w:t>
            </w:r>
          </w:p>
        </w:tc>
      </w:tr>
      <w:tr w:rsidR="00CE37EB" w14:paraId="2696E856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34009DA1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6ABFBFA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312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EEE6FE3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445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C473349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32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2877B8B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JL213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29B5F6F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JL213W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DA8FA4C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Similarity to </w:t>
            </w:r>
            <w:proofErr w:type="spellStart"/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Methanobacterium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aryldialkylphosphatase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related protein</w:t>
            </w:r>
          </w:p>
        </w:tc>
      </w:tr>
      <w:tr w:rsidR="00AB263D" w14:paraId="2EB83A8E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65C03F6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310AA3E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0218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15FD702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0351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4C809F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32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9334950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JL164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F903550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TPK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A5A2131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Putative catalytic subunit of 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cAMP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-dependent protein kinase</w:t>
            </w:r>
          </w:p>
        </w:tc>
      </w:tr>
      <w:tr w:rsidR="00CE37EB" w14:paraId="72920AC9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6CAB26AF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CF80440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4570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1C8150B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4689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3DC225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19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F1E00D4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KR059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D1298B6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TIF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D7953D6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Translation initiation factor eIF4A</w:t>
            </w:r>
          </w:p>
        </w:tc>
      </w:tr>
      <w:tr w:rsidR="00AB263D" w14:paraId="4CCF519E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7B4BD40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BCD2063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8782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7602B2A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8839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F64C2C0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6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7900715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JL075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B6C8778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APQ13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D95F471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questionable ORF</w:t>
            </w:r>
          </w:p>
        </w:tc>
      </w:tr>
      <w:tr w:rsidR="00CE37EB" w14:paraId="138BE169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87AE793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E12CFB1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4836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2B67240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4928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C49B68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1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2EC1223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JL043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580B249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JL043W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5449819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imilarity to hypothetical protein YKR015c</w:t>
            </w:r>
          </w:p>
        </w:tc>
      </w:tr>
      <w:tr w:rsidR="00AB263D" w14:paraId="1F880747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85322F4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870D21E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43247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B399CE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43461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C44C86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14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5C998CC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JR004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1F7A17B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SAG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3FA9737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Alpha-agglutinin</w:t>
            </w:r>
          </w:p>
        </w:tc>
      </w:tr>
      <w:tr w:rsidR="00CE37EB" w14:paraId="4B84791E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08BF0A8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39C29E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70234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900910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70555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5C9B5E2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21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65352E0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JR150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59F48EB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DAN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ABD4EC9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Protein induced during anaerobic growth</w:t>
            </w:r>
          </w:p>
        </w:tc>
      </w:tr>
      <w:tr w:rsidR="00AB263D" w14:paraId="1505AF6D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342756BB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4370DD0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73239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F19C226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73411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A3A00A1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1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E36C547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EL069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63B15C0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HXT13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3BE4263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Hexose transporter</w:t>
            </w:r>
          </w:p>
        </w:tc>
      </w:tr>
      <w:tr w:rsidR="00CE37EB" w14:paraId="79FC1BB4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1627ABD0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AF6FB6B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73453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017FBD5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73603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324EA8D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50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A470AB2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NR073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2724906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NR073C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5683669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Strong similarity to </w:t>
            </w:r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E.</w:t>
            </w:r>
            <w:r w:rsidR="00AB263D">
              <w:rPr>
                <w:rFonts w:ascii="Calibri" w:hAnsi="Calibri"/>
                <w:i/>
                <w:color w:val="000000"/>
                <w:sz w:val="18"/>
                <w:szCs w:val="18"/>
              </w:rPr>
              <w:t xml:space="preserve"> </w:t>
            </w:r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coli</w:t>
            </w: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D-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mannonate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oxidoreductase, identical to YEL070w</w:t>
            </w:r>
          </w:p>
        </w:tc>
      </w:tr>
      <w:tr w:rsidR="00AB263D" w14:paraId="35F86E76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7BFC61F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320654E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74301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CDB5D91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74415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6A163C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13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87ED7C3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FL062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5282C54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COS4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1398036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Protein with strong similarity to 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ubtelomerically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-encoded proteins</w:t>
            </w:r>
          </w:p>
        </w:tc>
      </w:tr>
      <w:tr w:rsidR="00CE37EB" w14:paraId="3EC0A930" w14:textId="77777777" w:rsidTr="00AB263D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16B26C5A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55F3771C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74457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782D52C6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74619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7DCD5B74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61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4A3A7623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IR039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3FD30670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YPS6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1DAADBD8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GPI-anchored aspartic protease</w:t>
            </w:r>
          </w:p>
        </w:tc>
      </w:tr>
      <w:tr w:rsidR="00CE37EB" w14:paraId="4DF49447" w14:textId="77777777" w:rsidTr="00AB263D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0027675D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2B514D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4859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77EDE6A1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6775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7CB5AB3B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917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6076E10E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KL198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4BA4C235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PTK1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ABB4938" w14:textId="77777777" w:rsidR="00CE37EB" w:rsidRPr="005641A1" w:rsidRDefault="00AB263D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 xml:space="preserve">Probable serine </w:t>
            </w:r>
            <w:r w:rsidR="00CE37EB" w:rsidRPr="005641A1">
              <w:rPr>
                <w:rFonts w:ascii="Calibri" w:hAnsi="Calibri"/>
                <w:color w:val="000000"/>
                <w:sz w:val="18"/>
                <w:szCs w:val="18"/>
              </w:rPr>
              <w:t>threonine-specific protein kinase (EC 2.7.1.-)</w:t>
            </w:r>
          </w:p>
        </w:tc>
      </w:tr>
      <w:tr w:rsidR="00AB263D" w14:paraId="72D63F8A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</w:tcPr>
          <w:p w14:paraId="3AE944B4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21FD9039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54541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1792A497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54594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6FC0EC1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3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572D9015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KR062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9FD6726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TFA2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596AD766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mall subunit of TFIIE transcription factor</w:t>
            </w:r>
          </w:p>
        </w:tc>
      </w:tr>
      <w:tr w:rsidR="00CE37EB" w14:paraId="45E5F933" w14:textId="77777777" w:rsidTr="00AB263D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</w:tcPr>
          <w:p w14:paraId="20508905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4CA5504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3512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7D053D8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3925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4D167BC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412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72972E06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KR102W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2CCD86E1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FLO10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9CC2E5" w:themeFill="accent1" w:themeFillTint="99"/>
            <w:vAlign w:val="bottom"/>
          </w:tcPr>
          <w:p w14:paraId="63BC3263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Protein with similarity to flocculation protein Flo1p</w:t>
            </w:r>
          </w:p>
        </w:tc>
      </w:tr>
      <w:tr w:rsidR="00CE37EB" w14:paraId="41365792" w14:textId="77777777" w:rsidTr="00AB263D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295EF53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D0AF5CD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9343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884B19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2663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59D818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321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6804263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AL063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17F981E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FLO9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6FBB407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Putative Flo1p homolog</w:t>
            </w:r>
          </w:p>
        </w:tc>
      </w:tr>
      <w:tr w:rsidR="00AB263D" w14:paraId="166F0C43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CCA4C83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7E61A93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46350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1966334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46400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16887A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49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228C944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LR154C-H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1BE0728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LR154C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22527A6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Hypothetical protein</w:t>
            </w:r>
          </w:p>
        </w:tc>
      </w:tr>
      <w:tr w:rsidR="00CE37EB" w14:paraId="71360A8D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3D36219C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0B42B2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1919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AE82399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2799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6AA99C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879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9D9F7B4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JL084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A0085C3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ART3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1186DB9" w14:textId="77777777" w:rsidR="00CE37EB" w:rsidRPr="005641A1" w:rsidRDefault="00CE37EB">
            <w:pPr>
              <w:rPr>
                <w:rFonts w:ascii="Calibri" w:hAnsi="Calibri"/>
                <w:sz w:val="18"/>
                <w:szCs w:val="18"/>
              </w:rPr>
            </w:pPr>
            <w:r w:rsidRPr="005641A1">
              <w:rPr>
                <w:rFonts w:ascii="Calibri" w:hAnsi="Calibri"/>
                <w:sz w:val="18"/>
                <w:szCs w:val="18"/>
              </w:rPr>
              <w:t>Similarity to hypothetical protein YKR021w</w:t>
            </w:r>
          </w:p>
        </w:tc>
      </w:tr>
      <w:tr w:rsidR="00AB263D" w14:paraId="0E9E68B4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13FB3D7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3E3193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6113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A4C4D11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7026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C357471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13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9C10937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JL084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D8B479D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ART3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3473A8F" w14:textId="77777777" w:rsidR="00CE37EB" w:rsidRPr="005641A1" w:rsidRDefault="00CE37EB">
            <w:pPr>
              <w:rPr>
                <w:rFonts w:ascii="Calibri" w:hAnsi="Calibri"/>
                <w:sz w:val="18"/>
                <w:szCs w:val="18"/>
              </w:rPr>
            </w:pPr>
            <w:r w:rsidRPr="005641A1">
              <w:rPr>
                <w:rFonts w:ascii="Calibri" w:hAnsi="Calibri"/>
                <w:sz w:val="18"/>
                <w:szCs w:val="18"/>
              </w:rPr>
              <w:t>Similarity to hypothetical protein YKR021w</w:t>
            </w:r>
          </w:p>
        </w:tc>
      </w:tr>
      <w:tr w:rsidR="00CE37EB" w14:paraId="01796A0B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6E237277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0EB3E7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4465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BC7F8D4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4499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1A1AD31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4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27DF1EA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LR204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4B671EE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QRI5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63D873A" w14:textId="77777777" w:rsidR="00CE37EB" w:rsidRPr="005641A1" w:rsidRDefault="00CE37EB">
            <w:pPr>
              <w:rPr>
                <w:rFonts w:ascii="Calibri" w:hAnsi="Calibri"/>
                <w:sz w:val="18"/>
                <w:szCs w:val="18"/>
              </w:rPr>
            </w:pPr>
            <w:r w:rsidRPr="005641A1">
              <w:rPr>
                <w:rFonts w:ascii="Calibri" w:hAnsi="Calibri"/>
                <w:sz w:val="18"/>
                <w:szCs w:val="18"/>
              </w:rPr>
              <w:t>Protein of unknown function</w:t>
            </w:r>
          </w:p>
        </w:tc>
      </w:tr>
      <w:tr w:rsidR="00AB263D" w14:paraId="051ADE36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9E5D90A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1C416D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6107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AACCDF0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6313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2651AAD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06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BBD11F4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LR214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F666C79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FRE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75C2596" w14:textId="77777777" w:rsidR="00CE37EB" w:rsidRPr="005641A1" w:rsidRDefault="00CE37EB">
            <w:pPr>
              <w:rPr>
                <w:rFonts w:ascii="Calibri" w:hAnsi="Calibri"/>
                <w:sz w:val="18"/>
                <w:szCs w:val="18"/>
              </w:rPr>
            </w:pPr>
            <w:r w:rsidRPr="005641A1">
              <w:rPr>
                <w:rFonts w:ascii="Calibri" w:hAnsi="Calibri"/>
                <w:sz w:val="18"/>
                <w:szCs w:val="18"/>
              </w:rPr>
              <w:t>Ferric (and cupric) reductase</w:t>
            </w:r>
          </w:p>
        </w:tc>
      </w:tr>
      <w:tr w:rsidR="00CE37EB" w14:paraId="51DEE0B2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2CB749D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2459151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6403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1E481A7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661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64ECA7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06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7BA5687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LR214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296597A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FRE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CF36E64" w14:textId="77777777" w:rsidR="00CE37EB" w:rsidRPr="005641A1" w:rsidRDefault="00CE37EB">
            <w:pPr>
              <w:rPr>
                <w:rFonts w:ascii="Calibri" w:hAnsi="Calibri"/>
                <w:sz w:val="18"/>
                <w:szCs w:val="18"/>
              </w:rPr>
            </w:pPr>
            <w:r w:rsidRPr="005641A1">
              <w:rPr>
                <w:rFonts w:ascii="Calibri" w:hAnsi="Calibri"/>
                <w:sz w:val="18"/>
                <w:szCs w:val="18"/>
              </w:rPr>
              <w:t>Ferric (and cupric) reductase</w:t>
            </w:r>
          </w:p>
        </w:tc>
      </w:tr>
      <w:tr w:rsidR="00AB263D" w14:paraId="75DE14FE" w14:textId="77777777" w:rsidTr="00AB263D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</w:tcPr>
          <w:p w14:paraId="6E5EFBEE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4CF3CF8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08967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406E11E4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09007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59B11E1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9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7ADD008B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LR437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0B6AD5AD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DIF1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bottom"/>
          </w:tcPr>
          <w:p w14:paraId="1C940705" w14:textId="77777777" w:rsidR="00CE37EB" w:rsidRPr="005641A1" w:rsidRDefault="00CE37EB">
            <w:pPr>
              <w:rPr>
                <w:rFonts w:ascii="Calibri" w:hAnsi="Calibri"/>
                <w:sz w:val="18"/>
                <w:szCs w:val="18"/>
              </w:rPr>
            </w:pPr>
            <w:r w:rsidRPr="005641A1">
              <w:rPr>
                <w:rFonts w:ascii="Calibri" w:hAnsi="Calibri"/>
                <w:sz w:val="18"/>
                <w:szCs w:val="18"/>
              </w:rPr>
              <w:t>Protein that regulates nuclear localization of Rnr2p and Rnr4p</w:t>
            </w:r>
          </w:p>
        </w:tc>
      </w:tr>
      <w:tr w:rsidR="00CE37EB" w14:paraId="2B52B67E" w14:textId="77777777" w:rsidTr="00AB263D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63D84DBB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I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7C2AE9B4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77902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5549860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78318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6966699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417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8EEF54C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MR003W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224513BE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AIM34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4F131D2A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Hypothetical protein</w:t>
            </w:r>
          </w:p>
        </w:tc>
      </w:tr>
      <w:tr w:rsidR="00AB263D" w14:paraId="2644E381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</w:tcPr>
          <w:p w14:paraId="1F2FB846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4BD074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0143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62CC40C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0312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50DEB96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69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B7CC3AD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MR173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4C6B69FC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DDR48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4FCDD3D8" w14:textId="77777777" w:rsidR="00CE37EB" w:rsidRPr="005641A1" w:rsidRDefault="00CE37EB" w:rsidP="005641A1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Flocculent specific protein</w:t>
            </w:r>
          </w:p>
        </w:tc>
      </w:tr>
      <w:tr w:rsidR="00CE37EB" w14:paraId="1DE44CFF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3BD8A421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11D5EC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0466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5EC9DB7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0794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0F683DD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28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C2D635F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MR317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4449DBD3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MR317W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6083085A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Similarity to mucins, glucan 1,4-alpha-glucosidase and 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exo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-alpha-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ialidase</w:t>
            </w:r>
            <w:proofErr w:type="spellEnd"/>
          </w:p>
        </w:tc>
      </w:tr>
      <w:tr w:rsidR="00AB263D" w14:paraId="0203EFA5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</w:tcPr>
          <w:p w14:paraId="5A6AA67B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4881A057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1619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2FF0F369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1717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49B6D9C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7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6CCE6C9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PL273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7DBE516E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SAM4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946F3CF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S</w:t>
            </w: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trong similarity to hypothetical protein YLL062c</w:t>
            </w:r>
          </w:p>
        </w:tc>
      </w:tr>
      <w:tr w:rsidR="00CE37EB" w14:paraId="5D67ABC4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6C0D3D31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52F1801B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1756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5CC6D9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9193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5E951544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6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85DC29F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PL274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60001D55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SAM3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7F724255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trong similarity to amino-acid transport proteins</w:t>
            </w:r>
          </w:p>
        </w:tc>
      </w:tr>
      <w:tr w:rsidR="00AB263D" w14:paraId="120C9AFA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</w:tcPr>
          <w:p w14:paraId="6D3565D4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lastRenderedPageBreak/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349057DF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92376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2087E88B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92548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18F0F0DE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2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6E553C5A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EL069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56F94261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HXT13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33745C7B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Hexose transporter</w:t>
            </w:r>
          </w:p>
        </w:tc>
      </w:tr>
      <w:tr w:rsidR="00CE37EB" w14:paraId="093143A4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08A21675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4D442B5E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92595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4B409D13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92746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8D6B94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50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308E5DF7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NR073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60B794A9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NR073C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7DCEFF9E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Strong similarity to </w:t>
            </w:r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E.</w:t>
            </w:r>
            <w:r w:rsidR="00AB263D">
              <w:rPr>
                <w:rFonts w:ascii="Calibri" w:hAnsi="Calibri"/>
                <w:i/>
                <w:color w:val="000000"/>
                <w:sz w:val="18"/>
                <w:szCs w:val="18"/>
              </w:rPr>
              <w:t xml:space="preserve"> </w:t>
            </w:r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coli</w:t>
            </w: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D-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mannonate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oxidoreductase, identical to YEL070w</w:t>
            </w:r>
          </w:p>
        </w:tc>
      </w:tr>
      <w:tr w:rsidR="00AB263D" w14:paraId="1CF2741A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</w:tcPr>
          <w:p w14:paraId="41FCAC24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1564B873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92878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5404BF4F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92946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552C27FE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7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1A072380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FL060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1EE9B261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SNO3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1" w:themeFillTint="33"/>
            <w:vAlign w:val="bottom"/>
          </w:tcPr>
          <w:p w14:paraId="066CF4A8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SNZ2</w:t>
            </w: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proximal ORF, stationary phase induced gene</w:t>
            </w:r>
          </w:p>
        </w:tc>
      </w:tr>
      <w:tr w:rsidR="00CE37EB" w14:paraId="3A173475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1C5CBD39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2CD3FAE4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92989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5B4CC5BB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93078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2B4A8D0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89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6610DCD8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FL059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2FF5371E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SNZ3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6D503BE8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nooze: stationary phase-induced gene family</w:t>
            </w:r>
          </w:p>
        </w:tc>
      </w:tr>
      <w:tr w:rsidR="00AB263D" w14:paraId="3D349813" w14:textId="77777777" w:rsidTr="00AB263D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</w:tcPr>
          <w:p w14:paraId="27444C0A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I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0225E5D1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93143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02EE2FA9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93245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06A72AB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02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561F2B95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DL244W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04D7DBAC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THI13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6813085C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Thiamine biosynthetic enzyme</w:t>
            </w:r>
          </w:p>
        </w:tc>
      </w:tr>
      <w:tr w:rsidR="00CE37EB" w14:paraId="7D35CAE1" w14:textId="77777777" w:rsidTr="00AB263D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5BAE4E6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DEC16C9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9114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532DE9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2533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B91D17E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420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41EC709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NL327W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BC66C46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EGT2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634A8A0" w14:textId="77777777" w:rsidR="00CE37EB" w:rsidRPr="005641A1" w:rsidRDefault="00CE37EB" w:rsidP="005641A1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Cell-cycle regulation protein</w:t>
            </w:r>
          </w:p>
        </w:tc>
      </w:tr>
      <w:tr w:rsidR="00AB263D" w14:paraId="43CE592B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3B501E4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2164DE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2806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CB6D0E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2978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C7A4801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1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A29066A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NL270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2E7BEE4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ALP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F92F502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Protein highly homologous to permeases Can1p and Lyp1p for basic amino acids</w:t>
            </w:r>
          </w:p>
        </w:tc>
      </w:tr>
      <w:tr w:rsidR="00CE37EB" w14:paraId="1FC6E9C7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E3FA1CF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A2F5E3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3073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63E198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3256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767318D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83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CE4EDAC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NL268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57EDE8F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LYP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F2D168D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Lysine permease</w:t>
            </w:r>
          </w:p>
        </w:tc>
      </w:tr>
      <w:tr w:rsidR="00AB263D" w14:paraId="6C4E4107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D0346DE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1C288BD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9072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F04AF8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922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1CF757D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49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EDAF7E8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NL240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1653B4E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NAR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3A0D669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Strong similarity to </w:t>
            </w:r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K.</w:t>
            </w:r>
            <w:r w:rsidR="00AB263D">
              <w:rPr>
                <w:rFonts w:ascii="Calibri" w:hAnsi="Calibri"/>
                <w:i/>
                <w:color w:val="000000"/>
                <w:sz w:val="18"/>
                <w:szCs w:val="18"/>
              </w:rPr>
              <w:t xml:space="preserve"> </w:t>
            </w:r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marxianus</w:t>
            </w: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LET1 protein</w:t>
            </w:r>
          </w:p>
        </w:tc>
      </w:tr>
      <w:tr w:rsidR="00CE37EB" w14:paraId="41A45228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11218871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E7C1FA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4911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AD74A40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55655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048210B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744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A28416A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BL017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56275F9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PEP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D5499FD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Carboxypeptidase Y sorting receptor in late Golgi</w:t>
            </w:r>
          </w:p>
        </w:tc>
      </w:tr>
      <w:tr w:rsidR="00AB263D" w14:paraId="1C19ADF9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7F09ACD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46F953F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64119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7BD6583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6424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7EBFAFB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22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3081EFE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NR012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999A567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URK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66B43ED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Uridine kinase</w:t>
            </w:r>
          </w:p>
        </w:tc>
      </w:tr>
      <w:tr w:rsidR="00CE37EB" w14:paraId="40D19911" w14:textId="77777777" w:rsidTr="00AB263D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2033D8E4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I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0014557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9701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2720216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69934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16AF595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33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60027687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NR044W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598A0DC8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AGA1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203F8B59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Anchorage subunit of a-agglutinin</w:t>
            </w:r>
          </w:p>
        </w:tc>
      </w:tr>
      <w:tr w:rsidR="00CE37EB" w14:paraId="44F640BD" w14:textId="77777777" w:rsidTr="00AB263D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</w:tcPr>
          <w:p w14:paraId="43EA02CF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V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37A8CAE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732884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F739BA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734602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6126D7C4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19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2A305757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EL069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1B9375FB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HXT13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CC2E5" w:themeFill="accent1" w:themeFillTint="99"/>
            <w:vAlign w:val="bottom"/>
          </w:tcPr>
          <w:p w14:paraId="0321DBB4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Hexose transporter</w:t>
            </w:r>
          </w:p>
        </w:tc>
      </w:tr>
      <w:tr w:rsidR="00AB263D" w14:paraId="0B136331" w14:textId="77777777" w:rsidTr="00AB263D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</w:tcPr>
          <w:p w14:paraId="361E5CEB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V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45DF6E1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73504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278EAC6A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73655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27792C5C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50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6EA794B2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NR073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2E005140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NR073C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bottom"/>
          </w:tcPr>
          <w:p w14:paraId="5D39BCF8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trong similarity to E.coli D-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mannonate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oxidoreductase, identical to YEL070w</w:t>
            </w:r>
          </w:p>
        </w:tc>
      </w:tr>
      <w:tr w:rsidR="00CE37EB" w14:paraId="306A94D8" w14:textId="77777777" w:rsidTr="00AB263D"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01D11443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VI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D03106D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599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99A0763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2961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51A06A7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363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27E1C86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OL161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B18EADD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PAU20</w:t>
            </w:r>
          </w:p>
        </w:tc>
        <w:tc>
          <w:tcPr>
            <w:tcW w:w="7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5F7043E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trong similarity to members of the Srp1p/Tip1p family</w:t>
            </w:r>
          </w:p>
        </w:tc>
      </w:tr>
      <w:tr w:rsidR="00AB263D" w14:paraId="13E9DE6B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3DCDF8A" w14:textId="77777777" w:rsidR="00CE37EB" w:rsidRPr="00A90AAE" w:rsidRDefault="00CE37EB" w:rsidP="00594273">
            <w:pP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</w:pPr>
            <w:proofErr w:type="spellStart"/>
            <w:r w:rsidRPr="00CE37EB">
              <w:rPr>
                <w:rFonts w:eastAsia="Times New Roman" w:cs="Times New Roman"/>
                <w:i/>
                <w:color w:val="000000"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val="nl-NL" w:eastAsia="nl-NL"/>
              </w:rPr>
              <w:t>CHRXV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B786608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473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4EF23E2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655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5409348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82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95F0680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OL158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D893212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ENB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352A0A7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Similarity to </w:t>
            </w:r>
            <w:proofErr w:type="spellStart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ubtelomeric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encoded proteins</w:t>
            </w:r>
          </w:p>
        </w:tc>
      </w:tr>
      <w:tr w:rsidR="00CE37EB" w14:paraId="1EC2AEC3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0E0667BF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V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6C6CFB2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760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41ABA2E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785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0653A60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67D292D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HL047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AA174F2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ARN2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2F1048B9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Similarity to </w:t>
            </w:r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C.</w:t>
            </w:r>
            <w:r w:rsidR="00AB263D">
              <w:rPr>
                <w:rFonts w:ascii="Calibri" w:hAnsi="Calibri"/>
                <w:i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B263D">
              <w:rPr>
                <w:rFonts w:ascii="Calibri" w:hAnsi="Calibri"/>
                <w:i/>
                <w:color w:val="000000"/>
                <w:sz w:val="18"/>
                <w:szCs w:val="18"/>
              </w:rPr>
              <w:t>carbonum</w:t>
            </w:r>
            <w:proofErr w:type="spellEnd"/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 xml:space="preserve"> toxin pump</w:t>
            </w:r>
          </w:p>
        </w:tc>
      </w:tr>
      <w:tr w:rsidR="00AB263D" w14:paraId="73FD5020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DB7223E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V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5A96F3A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789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01CE195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966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F06DEFA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7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5A51276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GR287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8C1F316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IMA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3977200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trong similarity to maltase</w:t>
            </w:r>
          </w:p>
        </w:tc>
      </w:tr>
      <w:tr w:rsidR="00CE37EB" w14:paraId="41FB8DCB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7F7CB91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V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84961E6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112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123DA7CC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284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25AFE8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1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7E3241C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JL219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3FED2050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HXT9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6FD6440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High-affinity hexose transporter</w:t>
            </w:r>
          </w:p>
        </w:tc>
      </w:tr>
      <w:tr w:rsidR="00AB263D" w14:paraId="6DE088F6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A7B7478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V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D3003A0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381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607D768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1557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5DF9929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5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E036E58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BR299W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4AD0581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MAL32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4CB8F01E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Maltase (EC 3.2.1.20)</w:t>
            </w:r>
          </w:p>
        </w:tc>
      </w:tr>
      <w:tr w:rsidR="00CE37EB" w14:paraId="128FF517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9F32BF1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V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60E9B003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641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00125FC6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825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5BF0EBFF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84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449A70E7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BR298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3EA182B" w14:textId="77777777" w:rsidR="00CE37EB" w:rsidRPr="00A90AAE" w:rsidRDefault="00CE37EB" w:rsidP="00CE37EB">
            <w:pPr>
              <w:rPr>
                <w:i/>
                <w:iCs/>
                <w:sz w:val="16"/>
                <w:szCs w:val="16"/>
              </w:rPr>
            </w:pPr>
            <w:r>
              <w:rPr>
                <w:i/>
                <w:iCs/>
                <w:sz w:val="16"/>
                <w:szCs w:val="16"/>
              </w:rPr>
              <w:t>MAL3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14:paraId="76AE2A0C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Maltose permease</w:t>
            </w:r>
          </w:p>
        </w:tc>
      </w:tr>
      <w:tr w:rsidR="00AB263D" w14:paraId="1D4CBE05" w14:textId="77777777" w:rsidTr="00AB263D"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37BA2808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V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B9E88FA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182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BF9E95E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2358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D7A6915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7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C1E0B5E" w14:textId="77777777" w:rsidR="00CE37EB" w:rsidRPr="00A90AAE" w:rsidRDefault="00CE37EB">
            <w:pPr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YGR287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7A6EC98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IMA1</w:t>
            </w:r>
          </w:p>
        </w:tc>
        <w:tc>
          <w:tcPr>
            <w:tcW w:w="76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9CF35B8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trong similarity to maltase</w:t>
            </w:r>
          </w:p>
        </w:tc>
      </w:tr>
      <w:tr w:rsidR="00CE37EB" w14:paraId="2AD20456" w14:textId="77777777" w:rsidTr="00AB263D"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24228821" w14:textId="77777777" w:rsidR="00CE37EB" w:rsidRPr="00A90AAE" w:rsidRDefault="00CE37EB" w:rsidP="00594273">
            <w:pPr>
              <w:rPr>
                <w:rFonts w:eastAsia="Times New Roman" w:cs="Times New Roman"/>
                <w:sz w:val="18"/>
                <w:szCs w:val="18"/>
                <w:lang w:val="nl-NL" w:eastAsia="nl-NL"/>
              </w:rPr>
            </w:pPr>
            <w:proofErr w:type="spellStart"/>
            <w:r w:rsidRPr="000C1C6C">
              <w:rPr>
                <w:rFonts w:eastAsia="Times New Roman" w:cs="Times New Roman"/>
                <w:i/>
                <w:sz w:val="18"/>
                <w:szCs w:val="18"/>
                <w:lang w:val="nl-NL" w:eastAsia="nl-NL"/>
              </w:rPr>
              <w:t>Se</w:t>
            </w:r>
            <w:r>
              <w:rPr>
                <w:rFonts w:eastAsia="Times New Roman" w:cs="Times New Roman"/>
                <w:sz w:val="18"/>
                <w:szCs w:val="18"/>
                <w:lang w:val="nl-NL" w:eastAsia="nl-NL"/>
              </w:rPr>
              <w:t>CHRXVI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5BCD2A4F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90760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68DD0E1C" w14:textId="77777777" w:rsidR="00CE37EB" w:rsidRPr="00A90AAE" w:rsidRDefault="00CE37EB" w:rsidP="000702D3">
            <w:pPr>
              <w:jc w:val="center"/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90933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03733A37" w14:textId="77777777" w:rsidR="00CE37EB" w:rsidRPr="00A90AAE" w:rsidRDefault="00CE37EB" w:rsidP="000702D3">
            <w:pPr>
              <w:jc w:val="center"/>
              <w:rPr>
                <w:sz w:val="16"/>
                <w:szCs w:val="16"/>
              </w:rPr>
            </w:pPr>
            <w:r w:rsidRPr="00A90AAE">
              <w:rPr>
                <w:sz w:val="16"/>
                <w:szCs w:val="16"/>
              </w:rPr>
              <w:t>172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768D14FD" w14:textId="77777777" w:rsidR="00CE37EB" w:rsidRPr="00A90AAE" w:rsidRDefault="00CE37EB">
            <w:pPr>
              <w:rPr>
                <w:color w:val="000000"/>
                <w:sz w:val="16"/>
                <w:szCs w:val="16"/>
              </w:rPr>
            </w:pPr>
            <w:r w:rsidRPr="00A90AAE">
              <w:rPr>
                <w:color w:val="000000"/>
                <w:sz w:val="16"/>
                <w:szCs w:val="16"/>
              </w:rPr>
              <w:t>YKR105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1D6B12EA" w14:textId="77777777" w:rsidR="00CE37EB" w:rsidRPr="00A90AAE" w:rsidRDefault="00CE37EB">
            <w:pPr>
              <w:rPr>
                <w:i/>
                <w:iCs/>
                <w:sz w:val="16"/>
                <w:szCs w:val="16"/>
              </w:rPr>
            </w:pPr>
            <w:r w:rsidRPr="00A90AAE">
              <w:rPr>
                <w:i/>
                <w:iCs/>
                <w:sz w:val="16"/>
                <w:szCs w:val="16"/>
              </w:rPr>
              <w:t>VBA5</w:t>
            </w:r>
          </w:p>
        </w:tc>
        <w:tc>
          <w:tcPr>
            <w:tcW w:w="7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bottom"/>
          </w:tcPr>
          <w:p w14:paraId="2FC16F27" w14:textId="77777777" w:rsidR="00CE37EB" w:rsidRPr="005641A1" w:rsidRDefault="00CE37EB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5641A1">
              <w:rPr>
                <w:rFonts w:ascii="Calibri" w:hAnsi="Calibri"/>
                <w:color w:val="000000"/>
                <w:sz w:val="18"/>
                <w:szCs w:val="18"/>
              </w:rPr>
              <w:t>Strong similarity to Sge1p and hypothetical protein YCL069w</w:t>
            </w:r>
          </w:p>
        </w:tc>
      </w:tr>
    </w:tbl>
    <w:p w14:paraId="68713C6D" w14:textId="75D7587A" w:rsidR="005641A1" w:rsidRDefault="005641A1">
      <w:pPr>
        <w:rPr>
          <w:b/>
        </w:rPr>
      </w:pPr>
    </w:p>
    <w:p w14:paraId="5B2812D0" w14:textId="77777777" w:rsidR="005641A1" w:rsidRDefault="005641A1">
      <w:pPr>
        <w:rPr>
          <w:b/>
        </w:rPr>
        <w:sectPr w:rsidR="005641A1" w:rsidSect="005641A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B66A103" w14:textId="334C4871" w:rsidR="002761C3" w:rsidRDefault="00A137FB">
      <w:r>
        <w:rPr>
          <w:b/>
        </w:rPr>
        <w:lastRenderedPageBreak/>
        <w:t>Table S7</w:t>
      </w:r>
      <w:r w:rsidR="00A60C8A" w:rsidRPr="002761C3">
        <w:rPr>
          <w:b/>
        </w:rPr>
        <w:t>:</w:t>
      </w:r>
      <w:r w:rsidR="00F726D7" w:rsidRPr="002761C3">
        <w:rPr>
          <w:b/>
        </w:rPr>
        <w:t xml:space="preserve"> </w:t>
      </w:r>
      <w:r w:rsidR="00D406B8">
        <w:rPr>
          <w:b/>
        </w:rPr>
        <w:t>G</w:t>
      </w:r>
      <w:r w:rsidR="00F726D7" w:rsidRPr="002761C3">
        <w:rPr>
          <w:b/>
        </w:rPr>
        <w:t>enes</w:t>
      </w:r>
      <w:r w:rsidR="002761C3" w:rsidRPr="002761C3">
        <w:rPr>
          <w:b/>
        </w:rPr>
        <w:t xml:space="preserve"> with a │</w:t>
      </w:r>
      <w:proofErr w:type="spellStart"/>
      <w:r w:rsidR="002761C3" w:rsidRPr="002761C3">
        <w:rPr>
          <w:b/>
        </w:rPr>
        <w:t>fold-</w:t>
      </w:r>
      <w:r w:rsidR="00D406B8">
        <w:rPr>
          <w:b/>
        </w:rPr>
        <w:t>difference</w:t>
      </w:r>
      <w:r w:rsidR="002761C3" w:rsidRPr="002761C3">
        <w:rPr>
          <w:b/>
        </w:rPr>
        <w:t>│</w:t>
      </w:r>
      <w:r w:rsidR="00D406B8">
        <w:rPr>
          <w:b/>
        </w:rPr>
        <w:t>in</w:t>
      </w:r>
      <w:proofErr w:type="spellEnd"/>
      <w:r w:rsidR="00D406B8">
        <w:rPr>
          <w:b/>
        </w:rPr>
        <w:t xml:space="preserve"> expression level</w:t>
      </w:r>
      <w:r w:rsidR="002761C3" w:rsidRPr="002761C3">
        <w:rPr>
          <w:b/>
        </w:rPr>
        <w:t xml:space="preserve"> ≥ 4</w:t>
      </w:r>
      <w:r w:rsidR="00D406B8">
        <w:rPr>
          <w:b/>
        </w:rPr>
        <w:t xml:space="preserve"> </w:t>
      </w:r>
      <w:r w:rsidR="001F69E4">
        <w:rPr>
          <w:b/>
        </w:rPr>
        <w:t>in</w:t>
      </w:r>
      <w:r w:rsidR="00D406B8">
        <w:rPr>
          <w:b/>
        </w:rPr>
        <w:t xml:space="preserve"> glucose and maltose-grown cultures</w:t>
      </w:r>
      <w:r w:rsidR="001F69E4">
        <w:rPr>
          <w:b/>
        </w:rPr>
        <w:t xml:space="preserve"> of </w:t>
      </w:r>
      <w:r w:rsidR="001F69E4" w:rsidRPr="003C5656">
        <w:rPr>
          <w:b/>
          <w:i/>
        </w:rPr>
        <w:t>S. eubayanus</w:t>
      </w:r>
      <w:r w:rsidR="001F69E4">
        <w:rPr>
          <w:b/>
        </w:rPr>
        <w:t xml:space="preserve"> </w:t>
      </w:r>
      <w:r w:rsidR="00F10059">
        <w:rPr>
          <w:b/>
        </w:rPr>
        <w:t>CBS 12357</w:t>
      </w:r>
      <w:r w:rsidR="000702D3" w:rsidRPr="000702D3">
        <w:rPr>
          <w:b/>
          <w:vertAlign w:val="superscript"/>
        </w:rPr>
        <w:t>T</w:t>
      </w:r>
      <w:r w:rsidR="00F726D7" w:rsidRPr="002761C3">
        <w:rPr>
          <w:b/>
        </w:rPr>
        <w:t>.</w:t>
      </w:r>
      <w:r w:rsidR="00F726D7" w:rsidRPr="00F726D7">
        <w:t xml:space="preserve"> </w:t>
      </w:r>
      <w:r w:rsidR="001F69E4">
        <w:t>D</w:t>
      </w:r>
      <w:r w:rsidR="00F726D7">
        <w:t>ata represent</w:t>
      </w:r>
      <w:r w:rsidR="00F726D7" w:rsidRPr="00F726D7">
        <w:t xml:space="preserve"> average expression intensity </w:t>
      </w:r>
      <w:r w:rsidR="00F726D7">
        <w:t>and mean deviation of two</w:t>
      </w:r>
      <w:r w:rsidR="00F726D7" w:rsidRPr="00F726D7">
        <w:t xml:space="preserve"> replicate genome-wide transcript </w:t>
      </w:r>
      <w:r w:rsidR="002761C3">
        <w:t>dataset</w:t>
      </w:r>
      <w:r w:rsidR="001F69E4">
        <w:t>s</w:t>
      </w:r>
      <w:r w:rsidR="002761C3">
        <w:t>.</w:t>
      </w:r>
      <w:r w:rsidR="00A15967">
        <w:t xml:space="preserve"> </w:t>
      </w:r>
    </w:p>
    <w:p w14:paraId="1B3BB5B3" w14:textId="77777777" w:rsidR="00D862AD" w:rsidRPr="00D862AD" w:rsidRDefault="00D862AD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17"/>
        <w:gridCol w:w="811"/>
        <w:gridCol w:w="810"/>
        <w:gridCol w:w="1073"/>
        <w:gridCol w:w="1044"/>
        <w:gridCol w:w="4581"/>
        <w:gridCol w:w="1217"/>
        <w:gridCol w:w="1149"/>
        <w:gridCol w:w="684"/>
        <w:gridCol w:w="890"/>
      </w:tblGrid>
      <w:tr w:rsidR="00EC0B5E" w:rsidRPr="00DF2E6D" w14:paraId="780107AA" w14:textId="77777777" w:rsidTr="00C94A2A">
        <w:trPr>
          <w:trHeight w:val="288"/>
        </w:trPr>
        <w:tc>
          <w:tcPr>
            <w:tcW w:w="917" w:type="dxa"/>
            <w:tcBorders>
              <w:top w:val="single" w:sz="4" w:space="0" w:color="auto"/>
            </w:tcBorders>
            <w:noWrap/>
            <w:hideMark/>
          </w:tcPr>
          <w:p w14:paraId="5CB6640D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  <w:tc>
          <w:tcPr>
            <w:tcW w:w="811" w:type="dxa"/>
            <w:tcBorders>
              <w:top w:val="single" w:sz="4" w:space="0" w:color="auto"/>
            </w:tcBorders>
            <w:noWrap/>
            <w:hideMark/>
          </w:tcPr>
          <w:p w14:paraId="5C292043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4" w:space="0" w:color="auto"/>
            </w:tcBorders>
            <w:noWrap/>
            <w:hideMark/>
          </w:tcPr>
          <w:p w14:paraId="30C78681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  <w:tc>
          <w:tcPr>
            <w:tcW w:w="2117" w:type="dxa"/>
            <w:gridSpan w:val="2"/>
            <w:tcBorders>
              <w:top w:val="single" w:sz="4" w:space="0" w:color="auto"/>
            </w:tcBorders>
            <w:noWrap/>
            <w:hideMark/>
          </w:tcPr>
          <w:p w14:paraId="717FC65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</w:t>
            </w:r>
            <w:r w:rsidRPr="00DF2E6D">
              <w:rPr>
                <w:sz w:val="16"/>
                <w:szCs w:val="16"/>
              </w:rPr>
              <w:t xml:space="preserve">imilarity to </w:t>
            </w:r>
            <w:proofErr w:type="spellStart"/>
            <w:r w:rsidRPr="006B77BF">
              <w:rPr>
                <w:i/>
                <w:sz w:val="16"/>
                <w:szCs w:val="16"/>
              </w:rPr>
              <w:t>S.cerevisiae</w:t>
            </w:r>
            <w:proofErr w:type="spellEnd"/>
            <w:r w:rsidRPr="00DF2E6D">
              <w:rPr>
                <w:sz w:val="16"/>
                <w:szCs w:val="16"/>
              </w:rPr>
              <w:t xml:space="preserve"> gene</w:t>
            </w:r>
          </w:p>
        </w:tc>
        <w:tc>
          <w:tcPr>
            <w:tcW w:w="4581" w:type="dxa"/>
            <w:tcBorders>
              <w:top w:val="single" w:sz="4" w:space="0" w:color="auto"/>
            </w:tcBorders>
            <w:noWrap/>
            <w:hideMark/>
          </w:tcPr>
          <w:p w14:paraId="4DEA1D9A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  <w:tc>
          <w:tcPr>
            <w:tcW w:w="1217" w:type="dxa"/>
            <w:tcBorders>
              <w:top w:val="single" w:sz="4" w:space="0" w:color="auto"/>
            </w:tcBorders>
            <w:noWrap/>
          </w:tcPr>
          <w:p w14:paraId="297E76C9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  <w:tc>
          <w:tcPr>
            <w:tcW w:w="1149" w:type="dxa"/>
            <w:tcBorders>
              <w:top w:val="single" w:sz="4" w:space="0" w:color="auto"/>
            </w:tcBorders>
            <w:noWrap/>
          </w:tcPr>
          <w:p w14:paraId="739FCEB0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  <w:tc>
          <w:tcPr>
            <w:tcW w:w="684" w:type="dxa"/>
            <w:tcBorders>
              <w:top w:val="single" w:sz="4" w:space="0" w:color="auto"/>
            </w:tcBorders>
            <w:noWrap/>
            <w:hideMark/>
          </w:tcPr>
          <w:p w14:paraId="54C935B0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  <w:tc>
          <w:tcPr>
            <w:tcW w:w="890" w:type="dxa"/>
            <w:tcBorders>
              <w:top w:val="single" w:sz="4" w:space="0" w:color="auto"/>
            </w:tcBorders>
            <w:noWrap/>
            <w:hideMark/>
          </w:tcPr>
          <w:p w14:paraId="461D959A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</w:tr>
      <w:tr w:rsidR="00EC0B5E" w:rsidRPr="00DF2E6D" w14:paraId="7020584E" w14:textId="77777777" w:rsidTr="00C94A2A">
        <w:trPr>
          <w:trHeight w:val="288"/>
        </w:trPr>
        <w:tc>
          <w:tcPr>
            <w:tcW w:w="917" w:type="dxa"/>
            <w:noWrap/>
            <w:hideMark/>
          </w:tcPr>
          <w:p w14:paraId="5A8FF2FA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  <w:tc>
          <w:tcPr>
            <w:tcW w:w="811" w:type="dxa"/>
            <w:noWrap/>
            <w:hideMark/>
          </w:tcPr>
          <w:p w14:paraId="5F694227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  <w:tc>
          <w:tcPr>
            <w:tcW w:w="810" w:type="dxa"/>
            <w:noWrap/>
            <w:hideMark/>
          </w:tcPr>
          <w:p w14:paraId="641BAA22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  <w:tc>
          <w:tcPr>
            <w:tcW w:w="1073" w:type="dxa"/>
            <w:noWrap/>
            <w:hideMark/>
          </w:tcPr>
          <w:p w14:paraId="145ABDA2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  <w:tc>
          <w:tcPr>
            <w:tcW w:w="1044" w:type="dxa"/>
            <w:noWrap/>
            <w:hideMark/>
          </w:tcPr>
          <w:p w14:paraId="7829BD2D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  <w:tc>
          <w:tcPr>
            <w:tcW w:w="4581" w:type="dxa"/>
            <w:noWrap/>
            <w:hideMark/>
          </w:tcPr>
          <w:p w14:paraId="744B5291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  <w:tc>
          <w:tcPr>
            <w:tcW w:w="1217" w:type="dxa"/>
            <w:tcBorders>
              <w:bottom w:val="single" w:sz="4" w:space="0" w:color="auto"/>
            </w:tcBorders>
            <w:noWrap/>
            <w:hideMark/>
          </w:tcPr>
          <w:p w14:paraId="08AB822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Glucose</w:t>
            </w:r>
          </w:p>
        </w:tc>
        <w:tc>
          <w:tcPr>
            <w:tcW w:w="1149" w:type="dxa"/>
            <w:tcBorders>
              <w:bottom w:val="single" w:sz="4" w:space="0" w:color="auto"/>
            </w:tcBorders>
            <w:noWrap/>
            <w:hideMark/>
          </w:tcPr>
          <w:p w14:paraId="36AE022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Maltose</w:t>
            </w:r>
          </w:p>
        </w:tc>
        <w:tc>
          <w:tcPr>
            <w:tcW w:w="684" w:type="dxa"/>
            <w:tcBorders>
              <w:bottom w:val="single" w:sz="4" w:space="0" w:color="auto"/>
            </w:tcBorders>
            <w:noWrap/>
            <w:hideMark/>
          </w:tcPr>
          <w:p w14:paraId="4C94FA5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Fold</w:t>
            </w:r>
          </w:p>
        </w:tc>
        <w:tc>
          <w:tcPr>
            <w:tcW w:w="890" w:type="dxa"/>
            <w:tcBorders>
              <w:bottom w:val="single" w:sz="4" w:space="0" w:color="auto"/>
            </w:tcBorders>
            <w:noWrap/>
            <w:hideMark/>
          </w:tcPr>
          <w:p w14:paraId="0A54BE9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Adjusted </w:t>
            </w:r>
          </w:p>
        </w:tc>
      </w:tr>
      <w:tr w:rsidR="00EC0B5E" w:rsidRPr="00DF2E6D" w14:paraId="1ACE598C" w14:textId="77777777" w:rsidTr="00C94A2A">
        <w:trPr>
          <w:trHeight w:val="288"/>
        </w:trPr>
        <w:tc>
          <w:tcPr>
            <w:tcW w:w="917" w:type="dxa"/>
            <w:tcBorders>
              <w:bottom w:val="single" w:sz="4" w:space="0" w:color="auto"/>
            </w:tcBorders>
            <w:noWrap/>
            <w:hideMark/>
          </w:tcPr>
          <w:p w14:paraId="23E8A40B" w14:textId="77777777" w:rsidR="00EC0B5E" w:rsidRPr="00DF2E6D" w:rsidRDefault="00EC0B5E" w:rsidP="00001B5E">
            <w:pPr>
              <w:rPr>
                <w:sz w:val="16"/>
                <w:szCs w:val="16"/>
              </w:rPr>
            </w:pPr>
          </w:p>
        </w:tc>
        <w:tc>
          <w:tcPr>
            <w:tcW w:w="811" w:type="dxa"/>
            <w:tcBorders>
              <w:bottom w:val="single" w:sz="4" w:space="0" w:color="auto"/>
            </w:tcBorders>
            <w:noWrap/>
            <w:hideMark/>
          </w:tcPr>
          <w:p w14:paraId="2EEA0FA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tart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noWrap/>
            <w:hideMark/>
          </w:tcPr>
          <w:p w14:paraId="6466D1A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top</w:t>
            </w:r>
          </w:p>
        </w:tc>
        <w:tc>
          <w:tcPr>
            <w:tcW w:w="1073" w:type="dxa"/>
            <w:tcBorders>
              <w:bottom w:val="single" w:sz="4" w:space="0" w:color="auto"/>
            </w:tcBorders>
            <w:noWrap/>
            <w:hideMark/>
          </w:tcPr>
          <w:p w14:paraId="5785F40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ame</w:t>
            </w:r>
          </w:p>
        </w:tc>
        <w:tc>
          <w:tcPr>
            <w:tcW w:w="1044" w:type="dxa"/>
            <w:tcBorders>
              <w:bottom w:val="single" w:sz="4" w:space="0" w:color="auto"/>
            </w:tcBorders>
            <w:noWrap/>
            <w:hideMark/>
          </w:tcPr>
          <w:p w14:paraId="48EF436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Syst</w:t>
            </w:r>
            <w:proofErr w:type="spellEnd"/>
            <w:r>
              <w:rPr>
                <w:sz w:val="16"/>
                <w:szCs w:val="16"/>
              </w:rPr>
              <w:t xml:space="preserve"> name</w:t>
            </w:r>
          </w:p>
        </w:tc>
        <w:tc>
          <w:tcPr>
            <w:tcW w:w="458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DFA7DB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description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DB6D75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sz w:val="16"/>
                <w:szCs w:val="16"/>
              </w:rPr>
              <w:t>FPKM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>Dev</w:t>
            </w:r>
            <w:proofErr w:type="spellEnd"/>
          </w:p>
        </w:tc>
        <w:tc>
          <w:tcPr>
            <w:tcW w:w="114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A70CF7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sz w:val="16"/>
                <w:szCs w:val="16"/>
              </w:rPr>
              <w:t>FPKM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>Dev</w:t>
            </w:r>
            <w:proofErr w:type="spellEnd"/>
          </w:p>
        </w:tc>
        <w:tc>
          <w:tcPr>
            <w:tcW w:w="68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4D5044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</w:t>
            </w:r>
            <w:r w:rsidRPr="00DF2E6D">
              <w:rPr>
                <w:sz w:val="16"/>
                <w:szCs w:val="16"/>
              </w:rPr>
              <w:t>hange</w:t>
            </w:r>
          </w:p>
        </w:tc>
        <w:tc>
          <w:tcPr>
            <w:tcW w:w="89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B11895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EA7C8B">
              <w:rPr>
                <w:i/>
                <w:sz w:val="16"/>
                <w:szCs w:val="16"/>
              </w:rPr>
              <w:t>p</w:t>
            </w:r>
            <w:r w:rsidRPr="00DF2E6D">
              <w:rPr>
                <w:sz w:val="16"/>
                <w:szCs w:val="16"/>
              </w:rPr>
              <w:t>-value</w:t>
            </w:r>
          </w:p>
        </w:tc>
      </w:tr>
      <w:tr w:rsidR="00EC0B5E" w:rsidRPr="00DF2E6D" w14:paraId="5A5B2439" w14:textId="77777777" w:rsidTr="00C94A2A">
        <w:trPr>
          <w:trHeight w:val="288"/>
        </w:trPr>
        <w:tc>
          <w:tcPr>
            <w:tcW w:w="917" w:type="dxa"/>
            <w:tcBorders>
              <w:top w:val="single" w:sz="4" w:space="0" w:color="auto"/>
            </w:tcBorders>
            <w:shd w:val="clear" w:color="auto" w:fill="F4B083" w:themeFill="accent2" w:themeFillTint="99"/>
            <w:noWrap/>
            <w:hideMark/>
          </w:tcPr>
          <w:p w14:paraId="794E176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I</w:t>
            </w:r>
            <w:proofErr w:type="spellEnd"/>
          </w:p>
        </w:tc>
        <w:tc>
          <w:tcPr>
            <w:tcW w:w="811" w:type="dxa"/>
            <w:tcBorders>
              <w:top w:val="single" w:sz="4" w:space="0" w:color="auto"/>
            </w:tcBorders>
            <w:shd w:val="clear" w:color="auto" w:fill="F4B083" w:themeFill="accent2" w:themeFillTint="99"/>
            <w:noWrap/>
            <w:hideMark/>
          </w:tcPr>
          <w:p w14:paraId="43E5294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3815</w:t>
            </w:r>
          </w:p>
        </w:tc>
        <w:tc>
          <w:tcPr>
            <w:tcW w:w="810" w:type="dxa"/>
            <w:tcBorders>
              <w:top w:val="single" w:sz="4" w:space="0" w:color="auto"/>
            </w:tcBorders>
            <w:shd w:val="clear" w:color="auto" w:fill="F4B083" w:themeFill="accent2" w:themeFillTint="99"/>
            <w:noWrap/>
            <w:hideMark/>
          </w:tcPr>
          <w:p w14:paraId="496C843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5572</w:t>
            </w:r>
          </w:p>
        </w:tc>
        <w:tc>
          <w:tcPr>
            <w:tcW w:w="1073" w:type="dxa"/>
            <w:tcBorders>
              <w:top w:val="single" w:sz="4" w:space="0" w:color="auto"/>
            </w:tcBorders>
            <w:shd w:val="clear" w:color="auto" w:fill="F4B083" w:themeFill="accent2" w:themeFillTint="99"/>
            <w:noWrap/>
            <w:hideMark/>
          </w:tcPr>
          <w:p w14:paraId="631A325C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MAL32</w:t>
            </w:r>
          </w:p>
        </w:tc>
        <w:tc>
          <w:tcPr>
            <w:tcW w:w="1044" w:type="dxa"/>
            <w:tcBorders>
              <w:top w:val="single" w:sz="4" w:space="0" w:color="auto"/>
            </w:tcBorders>
            <w:shd w:val="clear" w:color="auto" w:fill="F4B083" w:themeFill="accent2" w:themeFillTint="99"/>
            <w:noWrap/>
            <w:hideMark/>
          </w:tcPr>
          <w:p w14:paraId="7F0AEC94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R299W</w:t>
            </w:r>
          </w:p>
        </w:tc>
        <w:tc>
          <w:tcPr>
            <w:tcW w:w="4581" w:type="dxa"/>
            <w:tcBorders>
              <w:top w:val="single" w:sz="4" w:space="0" w:color="auto"/>
            </w:tcBorders>
            <w:shd w:val="clear" w:color="auto" w:fill="F4B083" w:themeFill="accent2" w:themeFillTint="99"/>
            <w:noWrap/>
            <w:hideMark/>
          </w:tcPr>
          <w:p w14:paraId="6122DEF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Maltase (EC 3.2.1.20)</w:t>
            </w:r>
          </w:p>
        </w:tc>
        <w:tc>
          <w:tcPr>
            <w:tcW w:w="1217" w:type="dxa"/>
            <w:tcBorders>
              <w:top w:val="single" w:sz="4" w:space="0" w:color="auto"/>
            </w:tcBorders>
            <w:shd w:val="clear" w:color="auto" w:fill="F4B083" w:themeFill="accent2" w:themeFillTint="99"/>
            <w:noWrap/>
            <w:hideMark/>
          </w:tcPr>
          <w:p w14:paraId="11D013C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>0.2</w:t>
            </w:r>
          </w:p>
        </w:tc>
        <w:tc>
          <w:tcPr>
            <w:tcW w:w="1149" w:type="dxa"/>
            <w:tcBorders>
              <w:top w:val="single" w:sz="4" w:space="0" w:color="auto"/>
            </w:tcBorders>
            <w:shd w:val="clear" w:color="auto" w:fill="F4B083" w:themeFill="accent2" w:themeFillTint="99"/>
            <w:noWrap/>
            <w:hideMark/>
          </w:tcPr>
          <w:p w14:paraId="76938AA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218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65.5</w:t>
            </w:r>
          </w:p>
        </w:tc>
        <w:tc>
          <w:tcPr>
            <w:tcW w:w="684" w:type="dxa"/>
            <w:tcBorders>
              <w:top w:val="single" w:sz="4" w:space="0" w:color="auto"/>
            </w:tcBorders>
            <w:shd w:val="clear" w:color="auto" w:fill="F4B083" w:themeFill="accent2" w:themeFillTint="99"/>
            <w:noWrap/>
            <w:hideMark/>
          </w:tcPr>
          <w:p w14:paraId="153B7FA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25.6</w:t>
            </w:r>
          </w:p>
        </w:tc>
        <w:tc>
          <w:tcPr>
            <w:tcW w:w="890" w:type="dxa"/>
            <w:tcBorders>
              <w:top w:val="single" w:sz="4" w:space="0" w:color="auto"/>
            </w:tcBorders>
            <w:shd w:val="clear" w:color="auto" w:fill="F4B083" w:themeFill="accent2" w:themeFillTint="99"/>
            <w:noWrap/>
            <w:hideMark/>
          </w:tcPr>
          <w:p w14:paraId="269C6F0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0</w:t>
            </w:r>
          </w:p>
        </w:tc>
      </w:tr>
      <w:tr w:rsidR="00EC0B5E" w:rsidRPr="00DF2E6D" w14:paraId="7430677A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758974A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354CEB4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69448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62EA0CA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71205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47F36B8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MAL32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60712196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R299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6F2267E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Maltase (EC 3.2.1.20)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15F834A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0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6E07AAC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620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84.1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372F672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81.3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30958C3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0</w:t>
            </w:r>
          </w:p>
        </w:tc>
      </w:tr>
      <w:tr w:rsidR="00EC0B5E" w:rsidRPr="00DF2E6D" w14:paraId="5C9205E1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7FFEA32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66C7499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66765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066022D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68606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31266AC7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MAL31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29DB1CC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R298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55EABE0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Maltose permease</w:t>
            </w:r>
            <w:r w:rsidR="00A15967">
              <w:rPr>
                <w:sz w:val="16"/>
                <w:szCs w:val="16"/>
              </w:rPr>
              <w:t xml:space="preserve"> (Se</w:t>
            </w:r>
            <w:r w:rsidR="00A15967" w:rsidRPr="00A15967">
              <w:rPr>
                <w:i/>
                <w:sz w:val="16"/>
                <w:szCs w:val="16"/>
              </w:rPr>
              <w:t>MALT2</w:t>
            </w:r>
            <w:r w:rsidR="00A15967">
              <w:rPr>
                <w:sz w:val="16"/>
                <w:szCs w:val="16"/>
              </w:rPr>
              <w:t>)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2988E8F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4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045D033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451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9.7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7F5178D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62.7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7396002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0</w:t>
            </w:r>
          </w:p>
        </w:tc>
      </w:tr>
      <w:tr w:rsidR="00EC0B5E" w:rsidRPr="00DF2E6D" w14:paraId="444513FA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68F87DD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2000EA5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6413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5E2BC74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8254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5088D24C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MAL31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2BF88FD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R298C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79B309F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Maltose permease</w:t>
            </w:r>
            <w:r w:rsidR="00A15967">
              <w:rPr>
                <w:sz w:val="16"/>
                <w:szCs w:val="16"/>
              </w:rPr>
              <w:t xml:space="preserve"> (</w:t>
            </w:r>
            <w:r w:rsidR="00A15967" w:rsidRPr="00A15967">
              <w:rPr>
                <w:i/>
                <w:sz w:val="16"/>
                <w:szCs w:val="16"/>
              </w:rPr>
              <w:t>SeMALT4</w:t>
            </w:r>
            <w:r w:rsidR="00A15967">
              <w:rPr>
                <w:sz w:val="16"/>
                <w:szCs w:val="16"/>
              </w:rPr>
              <w:t>)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649220E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4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5505CFA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683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0.7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5AFB41C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44.5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74177DE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0</w:t>
            </w:r>
          </w:p>
        </w:tc>
      </w:tr>
      <w:tr w:rsidR="00EC0B5E" w:rsidRPr="00DF2E6D" w14:paraId="271BC72E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291C45B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3CAC87C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195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41E0C90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964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678C4005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IMA1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0A80E80C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GR287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0E52BAE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Major </w:t>
            </w:r>
            <w:proofErr w:type="spellStart"/>
            <w:r w:rsidRPr="00DF2E6D">
              <w:rPr>
                <w:sz w:val="16"/>
                <w:szCs w:val="16"/>
              </w:rPr>
              <w:t>isomaltase</w:t>
            </w:r>
            <w:proofErr w:type="spellEnd"/>
            <w:r w:rsidRPr="00DF2E6D">
              <w:rPr>
                <w:sz w:val="16"/>
                <w:szCs w:val="16"/>
              </w:rPr>
              <w:t xml:space="preserve"> (alpha-1,6-glucosidase/alpha-</w:t>
            </w:r>
            <w:proofErr w:type="spellStart"/>
            <w:r w:rsidRPr="00DF2E6D">
              <w:rPr>
                <w:sz w:val="16"/>
                <w:szCs w:val="16"/>
              </w:rPr>
              <w:t>methylglucosidase</w:t>
            </w:r>
            <w:proofErr w:type="spellEnd"/>
            <w:r w:rsidRPr="00DF2E6D">
              <w:rPr>
                <w:sz w:val="16"/>
                <w:szCs w:val="16"/>
              </w:rPr>
              <w:t>)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16D7E4C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2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7370E2C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671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83.7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4CBA1FB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99.9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1B5F03A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0</w:t>
            </w:r>
          </w:p>
        </w:tc>
      </w:tr>
      <w:tr w:rsidR="00EC0B5E" w:rsidRPr="00DF2E6D" w14:paraId="339AF7A6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6FB4FB5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0D1A107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1821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3BF68E5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590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7CC00CD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IMA1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6EB8FDB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GR287C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49E9B06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Major </w:t>
            </w:r>
            <w:proofErr w:type="spellStart"/>
            <w:r w:rsidRPr="00DF2E6D">
              <w:rPr>
                <w:sz w:val="16"/>
                <w:szCs w:val="16"/>
              </w:rPr>
              <w:t>isomaltase</w:t>
            </w:r>
            <w:proofErr w:type="spellEnd"/>
            <w:r w:rsidRPr="00DF2E6D">
              <w:rPr>
                <w:sz w:val="16"/>
                <w:szCs w:val="16"/>
              </w:rPr>
              <w:t xml:space="preserve"> (alpha-1,6-glucosidase/alpha-</w:t>
            </w:r>
            <w:proofErr w:type="spellStart"/>
            <w:r w:rsidRPr="00DF2E6D">
              <w:rPr>
                <w:sz w:val="16"/>
                <w:szCs w:val="16"/>
              </w:rPr>
              <w:t>methylglucosidase</w:t>
            </w:r>
            <w:proofErr w:type="spellEnd"/>
            <w:r w:rsidRPr="00DF2E6D">
              <w:rPr>
                <w:sz w:val="16"/>
                <w:szCs w:val="16"/>
              </w:rPr>
              <w:t>)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2520C99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7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75E36B5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45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95.7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3099EA9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89.9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1BCA1BD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0</w:t>
            </w:r>
          </w:p>
        </w:tc>
      </w:tr>
      <w:tr w:rsidR="00EC0B5E" w:rsidRPr="00DF2E6D" w14:paraId="7D78FBF8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5B1B6E6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V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466729C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71754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7EB99DC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73529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31E63B1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DAK2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68751DD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FL053W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7006CE6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Dihydroxyacetone kinase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5029CEB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9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6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6EED09D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342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71.5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169F6D8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74.1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7D388CA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0</w:t>
            </w:r>
          </w:p>
        </w:tc>
      </w:tr>
      <w:tr w:rsidR="00EC0B5E" w:rsidRPr="00DF2E6D" w14:paraId="247EB9BA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25674B8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06C8A22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497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5A01898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338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08061EA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MAL31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6DD34E0D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R298C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5E6630F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Maltose permease</w:t>
            </w:r>
            <w:r w:rsidR="00A15967">
              <w:rPr>
                <w:sz w:val="16"/>
                <w:szCs w:val="16"/>
              </w:rPr>
              <w:t xml:space="preserve"> (</w:t>
            </w:r>
            <w:r w:rsidR="00A15967" w:rsidRPr="00A15967">
              <w:rPr>
                <w:i/>
                <w:sz w:val="16"/>
                <w:szCs w:val="16"/>
              </w:rPr>
              <w:t>SeMALT1</w:t>
            </w:r>
            <w:r w:rsidR="00A15967">
              <w:rPr>
                <w:sz w:val="16"/>
                <w:szCs w:val="16"/>
              </w:rPr>
              <w:t>)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1170A73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0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0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29CC4AD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0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5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1D5EF93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7.7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5F8C4D4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.18</w:t>
            </w:r>
            <w:r w:rsidRPr="00DF2E6D">
              <w:rPr>
                <w:sz w:val="16"/>
                <w:szCs w:val="16"/>
              </w:rPr>
              <w:t>E-82</w:t>
            </w:r>
          </w:p>
        </w:tc>
      </w:tr>
      <w:tr w:rsidR="00EC0B5E" w:rsidRPr="00DF2E6D" w14:paraId="75C42ED9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2CA7C8D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3BD1E49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5036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7E3C071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5626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5FE8F61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JL218W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0734B5A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JL218W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0C28B7F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Putative </w:t>
            </w:r>
            <w:proofErr w:type="spellStart"/>
            <w:r w:rsidRPr="00DF2E6D">
              <w:rPr>
                <w:sz w:val="16"/>
                <w:szCs w:val="16"/>
              </w:rPr>
              <w:t>acetyltrasferase</w:t>
            </w:r>
            <w:proofErr w:type="spellEnd"/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1125FD0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.3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796808B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28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.3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27246B1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3.9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3B2E2EB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10</w:t>
            </w:r>
            <w:r w:rsidRPr="00DF2E6D">
              <w:rPr>
                <w:sz w:val="16"/>
                <w:szCs w:val="16"/>
              </w:rPr>
              <w:t>E-246</w:t>
            </w:r>
          </w:p>
        </w:tc>
      </w:tr>
      <w:tr w:rsidR="00EC0B5E" w:rsidRPr="00DF2E6D" w14:paraId="599B6D3B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0246366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V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5AA1620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68740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7C3AC69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70695</w:t>
            </w:r>
          </w:p>
        </w:tc>
        <w:tc>
          <w:tcPr>
            <w:tcW w:w="1073" w:type="dxa"/>
            <w:shd w:val="clear" w:color="auto" w:fill="FBE4D5" w:themeFill="accent2" w:themeFillTint="33"/>
            <w:hideMark/>
          </w:tcPr>
          <w:p w14:paraId="75E17F1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AQY3</w:t>
            </w:r>
          </w:p>
        </w:tc>
        <w:tc>
          <w:tcPr>
            <w:tcW w:w="1044" w:type="dxa"/>
            <w:shd w:val="clear" w:color="auto" w:fill="FBE4D5" w:themeFill="accent2" w:themeFillTint="33"/>
            <w:hideMark/>
          </w:tcPr>
          <w:p w14:paraId="66D5BFD1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FL054C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312C97C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utative channel-l</w:t>
            </w:r>
            <w:r w:rsidR="00A15967">
              <w:rPr>
                <w:sz w:val="16"/>
                <w:szCs w:val="16"/>
              </w:rPr>
              <w:t>ike protein; similar to Fps1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16C6B75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.7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.2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6074FBA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29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2.0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02E6BDC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9.3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690AACF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0</w:t>
            </w:r>
          </w:p>
        </w:tc>
      </w:tr>
      <w:tr w:rsidR="00EC0B5E" w:rsidRPr="00DF2E6D" w14:paraId="47313698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3ABA62E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1B71E68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766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7BA6A1D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535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429C71AD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IMA1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06C1E45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GR287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5760FBE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Major </w:t>
            </w:r>
            <w:proofErr w:type="spellStart"/>
            <w:r w:rsidRPr="00DF2E6D">
              <w:rPr>
                <w:sz w:val="16"/>
                <w:szCs w:val="16"/>
              </w:rPr>
              <w:t>isomaltase</w:t>
            </w:r>
            <w:proofErr w:type="spellEnd"/>
            <w:r w:rsidRPr="00DF2E6D">
              <w:rPr>
                <w:sz w:val="16"/>
                <w:szCs w:val="16"/>
              </w:rPr>
              <w:t xml:space="preserve"> (alpha-1,6-glucosidase/alpha-</w:t>
            </w:r>
            <w:proofErr w:type="spellStart"/>
            <w:r w:rsidRPr="00DF2E6D">
              <w:rPr>
                <w:sz w:val="16"/>
                <w:szCs w:val="16"/>
              </w:rPr>
              <w:t>methylglucosidase</w:t>
            </w:r>
            <w:proofErr w:type="spellEnd"/>
            <w:r w:rsidRPr="00DF2E6D">
              <w:rPr>
                <w:sz w:val="16"/>
                <w:szCs w:val="16"/>
              </w:rPr>
              <w:t>)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3EAC85C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1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7B956B0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6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5.1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2E38B54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1.7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5090343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65</w:t>
            </w:r>
            <w:r w:rsidRPr="00DF2E6D">
              <w:rPr>
                <w:sz w:val="16"/>
                <w:szCs w:val="16"/>
              </w:rPr>
              <w:t>E-150</w:t>
            </w:r>
          </w:p>
        </w:tc>
      </w:tr>
      <w:tr w:rsidR="00EC0B5E" w:rsidRPr="00DF2E6D" w14:paraId="0D5A3C6C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460839A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V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4498FD6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74654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3C3F5A8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75250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6580A04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REE1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12924061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JL217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0FBC88A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Cytoplasmic protein involved in the regulation of enolase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4ED2559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7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1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762A582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79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76.4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5185736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0.0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07A984D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34</w:t>
            </w:r>
            <w:r w:rsidRPr="00DF2E6D">
              <w:rPr>
                <w:sz w:val="16"/>
                <w:szCs w:val="16"/>
              </w:rPr>
              <w:t>E-293</w:t>
            </w:r>
          </w:p>
        </w:tc>
      </w:tr>
      <w:tr w:rsidR="00EC0B5E" w:rsidRPr="00DF2E6D" w14:paraId="12124D43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59CCA89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1B6B986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26579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09C22CB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27577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793B2486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TDH1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6CF52F06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JL052W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1519ED3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Glyceraldehyde-3-phosphate dehydrogenase 1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1EAF4B4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9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1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45E8926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196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18.7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0645539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0.6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2CA35C2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.19</w:t>
            </w:r>
            <w:r w:rsidRPr="00DF2E6D">
              <w:rPr>
                <w:sz w:val="16"/>
                <w:szCs w:val="16"/>
              </w:rPr>
              <w:t>E-188</w:t>
            </w:r>
          </w:p>
        </w:tc>
      </w:tr>
      <w:tr w:rsidR="00EC0B5E" w:rsidRPr="00DF2E6D" w14:paraId="71D413A6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632AACB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7730330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64762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0F238CB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65970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61DACA75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MAL33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2195D341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R297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0BD63BE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MAL-activator protein; part of complex locus MAL3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34C4FE3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2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045929A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96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7.0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6BA06CF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9.6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04815CD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.38</w:t>
            </w:r>
            <w:r w:rsidRPr="00DF2E6D">
              <w:rPr>
                <w:sz w:val="16"/>
                <w:szCs w:val="16"/>
              </w:rPr>
              <w:t>E-171</w:t>
            </w:r>
          </w:p>
        </w:tc>
      </w:tr>
      <w:tr w:rsidR="00EC0B5E" w:rsidRPr="00DF2E6D" w14:paraId="4D6DCAF9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7002BC3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V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33FA8B6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12918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2DC3B68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13952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483E4264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RO2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1785DF01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R054W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05C8F9B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Homolog to HSP30 heat shock protein YRO1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0A1FA3F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28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6.9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7AE2EC9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48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10.4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6E9B21D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8.3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506F005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46</w:t>
            </w:r>
            <w:r w:rsidRPr="00DF2E6D">
              <w:rPr>
                <w:sz w:val="16"/>
                <w:szCs w:val="16"/>
              </w:rPr>
              <w:t>E-238</w:t>
            </w:r>
          </w:p>
        </w:tc>
      </w:tr>
      <w:tr w:rsidR="00EC0B5E" w:rsidRPr="00DF2E6D" w14:paraId="2016C638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08108E7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7E366D8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35045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0914CF6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36550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7E646F1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NR073C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6E07922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NR073C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33800F9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Mannitol dehydrogenase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52E2A05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2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5B2F1CC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1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8.3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3970B87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7.6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34619ED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.08</w:t>
            </w:r>
            <w:r w:rsidRPr="00DF2E6D">
              <w:rPr>
                <w:sz w:val="16"/>
                <w:szCs w:val="16"/>
              </w:rPr>
              <w:t>E-62</w:t>
            </w:r>
          </w:p>
        </w:tc>
      </w:tr>
      <w:tr w:rsidR="00EC0B5E" w:rsidRPr="00DF2E6D" w14:paraId="3B2C6893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24BF035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4EF03F3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32395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71B6825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34113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01B41204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HXT13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7423CA0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EL069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1C0AD06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Hexose transporter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65E8F59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4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8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3523D38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02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9.0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3A773BD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4.3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0B4041E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.41</w:t>
            </w:r>
            <w:r w:rsidRPr="00DF2E6D">
              <w:rPr>
                <w:sz w:val="16"/>
                <w:szCs w:val="16"/>
              </w:rPr>
              <w:t>E-113</w:t>
            </w:r>
          </w:p>
        </w:tc>
      </w:tr>
      <w:tr w:rsidR="00EC0B5E" w:rsidRPr="00DF2E6D" w14:paraId="48560027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31B4915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V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77388A7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52424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4F24416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53068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3CEF0947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HSP26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3943CD5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R072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7929A00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Heat shock protein of 26 </w:t>
            </w:r>
            <w:proofErr w:type="spellStart"/>
            <w:r w:rsidRPr="00DF2E6D">
              <w:rPr>
                <w:sz w:val="16"/>
                <w:szCs w:val="16"/>
              </w:rPr>
              <w:t>kDa</w:t>
            </w:r>
            <w:proofErr w:type="spellEnd"/>
            <w:r w:rsidRPr="00DF2E6D">
              <w:rPr>
                <w:sz w:val="16"/>
                <w:szCs w:val="16"/>
              </w:rPr>
              <w:t xml:space="preserve">, expressed </w:t>
            </w:r>
            <w:r>
              <w:rPr>
                <w:sz w:val="16"/>
                <w:szCs w:val="16"/>
              </w:rPr>
              <w:t>in entry to stationary phase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4CED1E6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37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9.5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3FB565C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520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3.7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2D0DB0B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1.1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01417C9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22</w:t>
            </w:r>
            <w:r w:rsidRPr="00DF2E6D">
              <w:rPr>
                <w:sz w:val="16"/>
                <w:szCs w:val="16"/>
              </w:rPr>
              <w:t>E-147</w:t>
            </w:r>
          </w:p>
        </w:tc>
      </w:tr>
      <w:tr w:rsidR="00EC0B5E" w:rsidRPr="00DF2E6D" w14:paraId="17682C87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2650BAB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021744D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85691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51B991F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87421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5721E66F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MUP1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4A920D2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GR055W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600FB9C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High affinity methionine permease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5656157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6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3F82C68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5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7.4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170727C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.8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088CAA2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.30</w:t>
            </w:r>
            <w:r w:rsidRPr="00DF2E6D">
              <w:rPr>
                <w:sz w:val="16"/>
                <w:szCs w:val="16"/>
              </w:rPr>
              <w:t>E-67</w:t>
            </w:r>
          </w:p>
        </w:tc>
      </w:tr>
      <w:tr w:rsidR="00EC0B5E" w:rsidRPr="00DF2E6D" w14:paraId="14C36ED1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1280FDC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799480C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34199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511C2E3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34486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41253C75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SPG1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4C8D3DD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GR236C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618ABCD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Questionable ORF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227C875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6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1E60BD4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5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5.5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004AB1E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.3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4C98961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33</w:t>
            </w:r>
            <w:r w:rsidRPr="00DF2E6D">
              <w:rPr>
                <w:sz w:val="16"/>
                <w:szCs w:val="16"/>
              </w:rPr>
              <w:t>E-31</w:t>
            </w:r>
          </w:p>
        </w:tc>
      </w:tr>
      <w:tr w:rsidR="00EC0B5E" w:rsidRPr="00DF2E6D" w14:paraId="2E13D213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287F041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2BCCE11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42285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6DE3F70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43424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5D89F422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FDH1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1067959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OR388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70E2A88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Protein with similarity to </w:t>
            </w:r>
            <w:proofErr w:type="spellStart"/>
            <w:r w:rsidRPr="00DF2E6D">
              <w:rPr>
                <w:sz w:val="16"/>
                <w:szCs w:val="16"/>
              </w:rPr>
              <w:t>formate</w:t>
            </w:r>
            <w:proofErr w:type="spellEnd"/>
            <w:r w:rsidRPr="00DF2E6D">
              <w:rPr>
                <w:sz w:val="16"/>
                <w:szCs w:val="16"/>
              </w:rPr>
              <w:t xml:space="preserve"> dehydrogenases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4267573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6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1189F10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3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1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73EFC89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.1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50F04F0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94</w:t>
            </w:r>
            <w:r w:rsidRPr="00DF2E6D">
              <w:rPr>
                <w:sz w:val="16"/>
                <w:szCs w:val="16"/>
              </w:rPr>
              <w:t>E-64</w:t>
            </w:r>
          </w:p>
        </w:tc>
      </w:tr>
      <w:tr w:rsidR="00EC0B5E" w:rsidRPr="00DF2E6D" w14:paraId="7B3C369C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496EEE4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3FB80FA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29072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133D6F2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30475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36DE242E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TDA6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031EB99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PR157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4CC307F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utative vacuolar protein sorting-associated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711538F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0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563843D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1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.8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478F416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.0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5DCC21D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.39</w:t>
            </w:r>
            <w:r w:rsidRPr="00DF2E6D">
              <w:rPr>
                <w:sz w:val="16"/>
                <w:szCs w:val="16"/>
              </w:rPr>
              <w:t>E-86</w:t>
            </w:r>
          </w:p>
        </w:tc>
      </w:tr>
      <w:tr w:rsidR="00EC0B5E" w:rsidRPr="00DF2E6D" w14:paraId="464F60AC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5007ED4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lastRenderedPageBreak/>
              <w:t>Se</w:t>
            </w:r>
            <w:r w:rsidRPr="00DF2E6D">
              <w:rPr>
                <w:sz w:val="16"/>
                <w:szCs w:val="16"/>
              </w:rPr>
              <w:t>CHRX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5B26277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27746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61C3D67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28780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3106965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NR071C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64C1CFD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NR071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7A4FFF5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Uncharacterized isomerase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6A0487D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0.7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1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4ADB790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14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7.6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60BDDC8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.0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6EC2E81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.25</w:t>
            </w:r>
            <w:r w:rsidRPr="00DF2E6D">
              <w:rPr>
                <w:sz w:val="16"/>
                <w:szCs w:val="16"/>
              </w:rPr>
              <w:t>E-145</w:t>
            </w:r>
          </w:p>
        </w:tc>
      </w:tr>
      <w:tr w:rsidR="00EC0B5E" w:rsidRPr="00DF2E6D" w14:paraId="3202BB00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6E3C92E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24DCA1C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171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3F362A1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4301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1BF9074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NL134C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3B97EEC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NL134C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4EAF270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Uncharacterized protein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3079D56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5.7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.2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4CFC5BF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31.7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0.3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08609EC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.4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7DB8B4F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61</w:t>
            </w:r>
            <w:r w:rsidRPr="00DF2E6D">
              <w:rPr>
                <w:sz w:val="16"/>
                <w:szCs w:val="16"/>
              </w:rPr>
              <w:t>E-64</w:t>
            </w:r>
          </w:p>
        </w:tc>
      </w:tr>
      <w:tr w:rsidR="00EC0B5E" w:rsidRPr="00DF2E6D" w14:paraId="761DEDC3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2DCCB80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21BDCEC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1046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09B1512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2548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7283F26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EF1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4AF65492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EL041W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67173D1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ATP-NADH kinase; phosphorylates both NAD and NADH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018F128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8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9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68C61B2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3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5.0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130CB92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.2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6A2705F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32</w:t>
            </w:r>
            <w:r w:rsidRPr="00DF2E6D">
              <w:rPr>
                <w:sz w:val="16"/>
                <w:szCs w:val="16"/>
              </w:rPr>
              <w:t>E-114</w:t>
            </w:r>
          </w:p>
        </w:tc>
      </w:tr>
      <w:tr w:rsidR="00EC0B5E" w:rsidRPr="00DF2E6D" w14:paraId="2C4D4EA3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753741C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63E37DE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69178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2961140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70125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0C4B257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MR206W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39E931E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MR206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422C456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Uncharacterized protein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377076F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3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70917C3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7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6.7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1856F53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.8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5B0A117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05</w:t>
            </w:r>
            <w:r w:rsidRPr="00DF2E6D">
              <w:rPr>
                <w:sz w:val="16"/>
                <w:szCs w:val="16"/>
              </w:rPr>
              <w:t>E-19</w:t>
            </w:r>
          </w:p>
        </w:tc>
      </w:tr>
      <w:tr w:rsidR="00EC0B5E" w:rsidRPr="00DF2E6D" w14:paraId="2507C60F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2CCE8A7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V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0AA313D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30291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2D3C9DF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31349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09858A97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GP1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6322859D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NL160W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3E6CD22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ecreted glycoprotein produced in response to nutrient limitation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6FC7984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45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20.3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572ADCA0" w14:textId="071ABE7C" w:rsidR="00EC0B5E" w:rsidRPr="00DF2E6D" w:rsidRDefault="00EC0B5E" w:rsidP="00C94A2A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588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>487.2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225EBC5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.5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276D3E9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.62</w:t>
            </w:r>
            <w:r w:rsidRPr="00DF2E6D">
              <w:rPr>
                <w:sz w:val="16"/>
                <w:szCs w:val="16"/>
              </w:rPr>
              <w:t>E-94</w:t>
            </w:r>
          </w:p>
        </w:tc>
      </w:tr>
      <w:tr w:rsidR="00EC0B5E" w:rsidRPr="00DF2E6D" w14:paraId="55FD30C3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3645E9B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332306A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68857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61C2852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69288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7E7B6FF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SPI1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6082B95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ER150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120DD07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trong similarity to putative cell surface glycoprotein Sed1p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3703617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3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74.6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17BECBDA" w14:textId="5AA8BB91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727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>163.2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0D9F37D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.4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302D540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79</w:t>
            </w:r>
            <w:r w:rsidRPr="00DF2E6D">
              <w:rPr>
                <w:sz w:val="16"/>
                <w:szCs w:val="16"/>
              </w:rPr>
              <w:t>E-58</w:t>
            </w:r>
          </w:p>
        </w:tc>
      </w:tr>
      <w:tr w:rsidR="00EC0B5E" w:rsidRPr="00DF2E6D" w14:paraId="3EFC8175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6D4486B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V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78F157E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85860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5DC5F39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86156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0E1EA40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NR034W-A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48874E8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NR034W-A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09DD3EE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Uncharacterized protein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07C403C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188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537.1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05D1E8E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530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862.4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60E07FD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.2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1F95557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04</w:t>
            </w:r>
            <w:r w:rsidRPr="00DF2E6D">
              <w:rPr>
                <w:sz w:val="16"/>
                <w:szCs w:val="16"/>
              </w:rPr>
              <w:t>E-09</w:t>
            </w:r>
          </w:p>
        </w:tc>
      </w:tr>
      <w:tr w:rsidR="00EC0B5E" w:rsidRPr="00DF2E6D" w14:paraId="5599C731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77FF4D6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184A4C5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64185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755F048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65087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593EDE2E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PIC2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5BDE6AD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ER053C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7EB5BC0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Mitochondrial copper and phosphate carrier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1CFB576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29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4.2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7154AB7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20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57.0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5842ABA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.1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10C0F59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.21</w:t>
            </w:r>
            <w:r w:rsidRPr="00DF2E6D">
              <w:rPr>
                <w:sz w:val="16"/>
                <w:szCs w:val="16"/>
              </w:rPr>
              <w:t>E-84</w:t>
            </w:r>
          </w:p>
        </w:tc>
      </w:tr>
      <w:tr w:rsidR="00EC0B5E" w:rsidRPr="00DF2E6D" w14:paraId="22C86F0E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077B84E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28A5A30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572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756BFD9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1416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4AED411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MAL31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0AE79755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R298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71A5484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Maltose permease</w:t>
            </w:r>
            <w:r w:rsidR="00A15967">
              <w:rPr>
                <w:sz w:val="16"/>
                <w:szCs w:val="16"/>
              </w:rPr>
              <w:t xml:space="preserve"> (</w:t>
            </w:r>
            <w:r w:rsidR="00A15967" w:rsidRPr="00A15967">
              <w:rPr>
                <w:i/>
                <w:sz w:val="16"/>
                <w:szCs w:val="16"/>
              </w:rPr>
              <w:t>SeMALT3</w:t>
            </w:r>
            <w:r w:rsidR="00A15967">
              <w:rPr>
                <w:sz w:val="16"/>
                <w:szCs w:val="16"/>
              </w:rPr>
              <w:t>)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6CD2D90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9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1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6FDCF0E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04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0.1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0A11D40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.8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68FF3CB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.22</w:t>
            </w:r>
            <w:r w:rsidRPr="00DF2E6D">
              <w:rPr>
                <w:sz w:val="16"/>
                <w:szCs w:val="16"/>
              </w:rPr>
              <w:t>E-84</w:t>
            </w:r>
          </w:p>
        </w:tc>
      </w:tr>
      <w:tr w:rsidR="00EC0B5E" w:rsidRPr="00DF2E6D" w14:paraId="7FBFB4A5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7E591F4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3C11298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35354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7971FD8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37039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2517D85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STL1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1ED379B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DR536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31F141D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ugar transporter-like protein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0F779F3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2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7B23A6B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6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2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21C0B5D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.6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790CEBD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.96</w:t>
            </w:r>
            <w:r w:rsidRPr="00DF2E6D">
              <w:rPr>
                <w:sz w:val="16"/>
                <w:szCs w:val="16"/>
              </w:rPr>
              <w:t>E-40</w:t>
            </w:r>
          </w:p>
        </w:tc>
      </w:tr>
      <w:tr w:rsidR="00EC0B5E" w:rsidRPr="00DF2E6D" w14:paraId="1ECE3286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78822AB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34AE2D7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00992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1912E68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01213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0521A62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KL065W-A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76EFDDF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KL065W-A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6B24191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Uncharacterized protein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62E43E1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0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692E8FA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8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.9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3A4A0CA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.6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45D5313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94</w:t>
            </w:r>
            <w:r w:rsidRPr="00DF2E6D">
              <w:rPr>
                <w:sz w:val="16"/>
                <w:szCs w:val="16"/>
              </w:rPr>
              <w:t>E-15</w:t>
            </w:r>
          </w:p>
        </w:tc>
      </w:tr>
      <w:tr w:rsidR="00EC0B5E" w:rsidRPr="00DF2E6D" w14:paraId="507501DC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6774F7D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0D55306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50057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182DA5F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51673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2A4505C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PS6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34FC0966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IR039C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440160E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GPI-anchored aspartic protease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03F039E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.7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8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31E9B8D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7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6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6E65083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.5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34F9065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92</w:t>
            </w:r>
            <w:r w:rsidRPr="00DF2E6D">
              <w:rPr>
                <w:sz w:val="16"/>
                <w:szCs w:val="16"/>
              </w:rPr>
              <w:t>E-27</w:t>
            </w:r>
          </w:p>
        </w:tc>
      </w:tr>
      <w:tr w:rsidR="00EC0B5E" w:rsidRPr="00DF2E6D" w14:paraId="18D89CD7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33D52EF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V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1478602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65428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690C78A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66558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1E7D6E0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NL134C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4CF2770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NL134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0CCC3C4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NADH-dependent aldehyde reductase 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123049C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8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1.1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618A372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40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>52.0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0E73667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.5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7C2E575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.99</w:t>
            </w:r>
            <w:r w:rsidRPr="00DF2E6D">
              <w:rPr>
                <w:sz w:val="16"/>
                <w:szCs w:val="16"/>
              </w:rPr>
              <w:t>E-75</w:t>
            </w:r>
          </w:p>
        </w:tc>
      </w:tr>
      <w:tr w:rsidR="00EC0B5E" w:rsidRPr="00DF2E6D" w14:paraId="6398D978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4905927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75D1899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98146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0298714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98631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2D3F4BCC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RGI1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704BAD1F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ER067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223D713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rotein of unknown function</w:t>
            </w:r>
            <w:r>
              <w:rPr>
                <w:sz w:val="16"/>
                <w:szCs w:val="16"/>
              </w:rPr>
              <w:t>; involved in energy metabolism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2A2CA3F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69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77.4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0D9A3C6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755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3.1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710C0BD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.2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762E26F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39</w:t>
            </w:r>
            <w:r w:rsidRPr="00DF2E6D">
              <w:rPr>
                <w:sz w:val="16"/>
                <w:szCs w:val="16"/>
              </w:rPr>
              <w:t>E-99</w:t>
            </w:r>
          </w:p>
        </w:tc>
      </w:tr>
      <w:tr w:rsidR="00EC0B5E" w:rsidRPr="00DF2E6D" w14:paraId="29B28CE0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79DBBC6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7DD816F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53374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65F596E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55188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19AC384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BAP3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7EF6B887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DR046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5A12059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Valine transporter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006E012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3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172FC41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8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2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1E8338D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.1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2B279CA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.65</w:t>
            </w:r>
            <w:r w:rsidRPr="00DF2E6D">
              <w:rPr>
                <w:sz w:val="16"/>
                <w:szCs w:val="16"/>
              </w:rPr>
              <w:t>E-62</w:t>
            </w:r>
          </w:p>
        </w:tc>
      </w:tr>
      <w:tr w:rsidR="00EC0B5E" w:rsidRPr="00DF2E6D" w14:paraId="10A9CE13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41D33E6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600E19D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26147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180277F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27121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31C037C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MRH1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3628EEB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DR033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5B59B98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trong similarity to putative heat shock protein YRO2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1C2EE62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41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6.6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4E4040E8" w14:textId="79CFE584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171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>283.0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1206DCD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9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2C533F2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.70</w:t>
            </w:r>
            <w:r w:rsidRPr="00DF2E6D">
              <w:rPr>
                <w:sz w:val="16"/>
                <w:szCs w:val="16"/>
              </w:rPr>
              <w:t>E-81</w:t>
            </w:r>
          </w:p>
        </w:tc>
      </w:tr>
      <w:tr w:rsidR="00EC0B5E" w:rsidRPr="00DF2E6D" w14:paraId="03B2B3C6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5D5376C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65FFD1B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474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221DEA4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253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70B226A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KL071W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7D817B4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KL071W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6B625B6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utative protein of unknown function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375A7DA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7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2594334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3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0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41803E6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4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6FE6C8D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.48</w:t>
            </w:r>
            <w:r w:rsidRPr="00DF2E6D">
              <w:rPr>
                <w:sz w:val="16"/>
                <w:szCs w:val="16"/>
              </w:rPr>
              <w:t>E-27</w:t>
            </w:r>
          </w:p>
        </w:tc>
      </w:tr>
      <w:tr w:rsidR="00EC0B5E" w:rsidRPr="00DF2E6D" w14:paraId="1ECED775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79A76F1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275DE67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23023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585EB7F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24216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44C592E5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OYE3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6AA12C3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PL171C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442914D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NAD(P)H dehydrogenase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7711490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9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3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6D2C8CD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10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5.0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61238CD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4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2BDED64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21</w:t>
            </w:r>
            <w:r w:rsidRPr="00DF2E6D">
              <w:rPr>
                <w:sz w:val="16"/>
                <w:szCs w:val="16"/>
              </w:rPr>
              <w:t>E-72</w:t>
            </w:r>
          </w:p>
        </w:tc>
      </w:tr>
      <w:tr w:rsidR="00EC0B5E" w:rsidRPr="00DF2E6D" w14:paraId="76C15AB7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002C547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I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3FAFF14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51700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5BC716A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52689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7FBD6DFE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HSP30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21319B3E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CR021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071D57A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Heat shock protein located in the plasma membrane 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0BB7F85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9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2BBDBE5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22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5.3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293C396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3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0672A21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.78</w:t>
            </w:r>
            <w:r w:rsidRPr="00DF2E6D">
              <w:rPr>
                <w:sz w:val="16"/>
                <w:szCs w:val="16"/>
              </w:rPr>
              <w:t>E-53</w:t>
            </w:r>
          </w:p>
        </w:tc>
      </w:tr>
      <w:tr w:rsidR="00EC0B5E" w:rsidRPr="00DF2E6D" w14:paraId="40DEF6BC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72C2232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1CCC699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24960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68FA88A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25898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6E59A2F1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GCY1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7FCCF8CC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OR120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7571B70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Similar to mammalian </w:t>
            </w:r>
            <w:proofErr w:type="spellStart"/>
            <w:r w:rsidRPr="00DF2E6D">
              <w:rPr>
                <w:sz w:val="16"/>
                <w:szCs w:val="16"/>
              </w:rPr>
              <w:t>aldo</w:t>
            </w:r>
            <w:proofErr w:type="spellEnd"/>
            <w:r w:rsidRPr="00DF2E6D">
              <w:rPr>
                <w:sz w:val="16"/>
                <w:szCs w:val="16"/>
              </w:rPr>
              <w:t xml:space="preserve"> keto reductases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26883AD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92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73.2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5345870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95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4.7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2D5A9B6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2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080848D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35</w:t>
            </w:r>
            <w:r w:rsidRPr="00DF2E6D">
              <w:rPr>
                <w:sz w:val="16"/>
                <w:szCs w:val="16"/>
              </w:rPr>
              <w:t>E-35</w:t>
            </w:r>
          </w:p>
        </w:tc>
      </w:tr>
      <w:tr w:rsidR="00EC0B5E" w:rsidRPr="00DF2E6D" w14:paraId="5274BDEB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44AC5E9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23B5ADF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73028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0BDF677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73924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1490594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LL056C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00BDE2F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LL056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0FB9065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utative protein of unknown function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4834B43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1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.8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28F3407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11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3.4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16FD158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1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062EF4D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52</w:t>
            </w:r>
            <w:r w:rsidRPr="00DF2E6D">
              <w:rPr>
                <w:sz w:val="16"/>
                <w:szCs w:val="16"/>
              </w:rPr>
              <w:t>E-40</w:t>
            </w:r>
          </w:p>
        </w:tc>
      </w:tr>
      <w:tr w:rsidR="00EC0B5E" w:rsidRPr="00DF2E6D" w14:paraId="30C0C611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63A6AEF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0C934EB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99000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0A3E93A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99770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1DB4103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KL071W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1FDFDD7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KL071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6A3ECD0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utative protein of unknown function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064C805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1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7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3FE4CB5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6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5.9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475ACAB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0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011F81B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18</w:t>
            </w:r>
            <w:r w:rsidRPr="00DF2E6D">
              <w:rPr>
                <w:sz w:val="16"/>
                <w:szCs w:val="16"/>
              </w:rPr>
              <w:t>E-34</w:t>
            </w:r>
          </w:p>
        </w:tc>
      </w:tr>
      <w:tr w:rsidR="00EC0B5E" w:rsidRPr="00DF2E6D" w14:paraId="536144FB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6E7B399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085C484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88814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574DB0D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89014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5A87362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COX26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10343EAC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DR119W-A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3F55062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tabilizes or regulates formation</w:t>
            </w:r>
            <w:r>
              <w:rPr>
                <w:sz w:val="16"/>
                <w:szCs w:val="16"/>
              </w:rPr>
              <w:t xml:space="preserve"> of respiratory chain complexes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3BDAE74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6.7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5.3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57E877F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28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3.9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0C4E6C3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9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379B142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.40</w:t>
            </w:r>
            <w:r w:rsidRPr="00DF2E6D">
              <w:rPr>
                <w:sz w:val="16"/>
                <w:szCs w:val="16"/>
              </w:rPr>
              <w:t>E-34</w:t>
            </w:r>
          </w:p>
        </w:tc>
      </w:tr>
      <w:tr w:rsidR="00EC0B5E" w:rsidRPr="00DF2E6D" w14:paraId="09A5CFE4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55A0341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7DFB273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0828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271BCF5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1628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70EEAB6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AL037W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0F3263F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AL037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1B32A52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utat</w:t>
            </w:r>
            <w:r>
              <w:rPr>
                <w:sz w:val="16"/>
                <w:szCs w:val="16"/>
              </w:rPr>
              <w:t xml:space="preserve">ive protein of unknown function 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00F74EA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1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2A91CD1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6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1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3676A6F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8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00EFC6A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01</w:t>
            </w:r>
            <w:r w:rsidRPr="00DF2E6D">
              <w:rPr>
                <w:sz w:val="16"/>
                <w:szCs w:val="16"/>
              </w:rPr>
              <w:t>E-20</w:t>
            </w:r>
          </w:p>
        </w:tc>
      </w:tr>
      <w:tr w:rsidR="00EC0B5E" w:rsidRPr="00DF2E6D" w14:paraId="7A35B708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392506A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5C7D8CD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23767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579238C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25488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1F98139D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HXT13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28353D2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EL069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1D78208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utative transmembrane polyol transporter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2485356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1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7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255DD5F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94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3.3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1BE6CEC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8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00989FC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.58</w:t>
            </w:r>
            <w:r w:rsidRPr="00DF2E6D">
              <w:rPr>
                <w:sz w:val="16"/>
                <w:szCs w:val="16"/>
              </w:rPr>
              <w:t>E-63</w:t>
            </w:r>
          </w:p>
        </w:tc>
      </w:tr>
      <w:tr w:rsidR="00EC0B5E" w:rsidRPr="00DF2E6D" w14:paraId="22372818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79BB9AC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2D2DA6D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94900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4B65C11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95748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19ADAAC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JR096W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367CA3A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JR096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669FFD7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Xylose and arabinose reductase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22CB7B0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4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6.4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733A6E6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62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8.6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23A9BF6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7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4221B55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.20</w:t>
            </w:r>
            <w:r w:rsidRPr="00DF2E6D">
              <w:rPr>
                <w:sz w:val="16"/>
                <w:szCs w:val="16"/>
              </w:rPr>
              <w:t>E-46</w:t>
            </w:r>
          </w:p>
        </w:tc>
      </w:tr>
      <w:tr w:rsidR="00EC0B5E" w:rsidRPr="00DF2E6D" w14:paraId="312E1F65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3909F7D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4E76964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67594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366FF61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68697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0040911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ECM4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480B1D2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KR076W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6D6A86C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sz w:val="16"/>
                <w:szCs w:val="16"/>
              </w:rPr>
              <w:t>ExtraCellular</w:t>
            </w:r>
            <w:proofErr w:type="spellEnd"/>
            <w:r w:rsidRPr="00DF2E6D">
              <w:rPr>
                <w:sz w:val="16"/>
                <w:szCs w:val="16"/>
              </w:rPr>
              <w:t xml:space="preserve"> Mutant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2AC0B90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3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6.2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3E87722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57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7.3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6D32FA8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7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57C1643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.69</w:t>
            </w:r>
            <w:r w:rsidRPr="00DF2E6D">
              <w:rPr>
                <w:sz w:val="16"/>
                <w:szCs w:val="16"/>
              </w:rPr>
              <w:t>E-48</w:t>
            </w:r>
          </w:p>
        </w:tc>
      </w:tr>
      <w:tr w:rsidR="00EC0B5E" w:rsidRPr="00DF2E6D" w14:paraId="47A8DF17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51772CD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6401564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34753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2257D7E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37188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1F01B6C5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GAC1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1FCD69D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OR178C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2662923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Regulatory subunit for Glc7p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2E8FD61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4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2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5F1429B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7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5.7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2390F54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6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0B1F37B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.52</w:t>
            </w:r>
            <w:r w:rsidRPr="00DF2E6D">
              <w:rPr>
                <w:sz w:val="16"/>
                <w:szCs w:val="16"/>
              </w:rPr>
              <w:t>E-54</w:t>
            </w:r>
          </w:p>
        </w:tc>
      </w:tr>
      <w:tr w:rsidR="00EC0B5E" w:rsidRPr="00DF2E6D" w14:paraId="684FBA00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3483420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2A88199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97255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424AD86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97722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4C5BB3E4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HPA2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75110392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PR193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28C2FEC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Histone and other Protein Acetyltransferase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5BB4491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7.7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8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2E64F7C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1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1.3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72829A3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6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1763BCD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.43</w:t>
            </w:r>
            <w:r w:rsidRPr="00DF2E6D">
              <w:rPr>
                <w:sz w:val="16"/>
                <w:szCs w:val="16"/>
              </w:rPr>
              <w:t>E-28</w:t>
            </w:r>
          </w:p>
        </w:tc>
      </w:tr>
      <w:tr w:rsidR="00EC0B5E" w:rsidRPr="00DF2E6D" w14:paraId="13611284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559F798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6206F11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07640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3F5CA5A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08032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604CA3E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LR297W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7738CEC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LR297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596082E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rotein of unknown function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668B9C9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1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.3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1502DBD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26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9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29B8AD8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6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2CE61FD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67</w:t>
            </w:r>
            <w:r w:rsidRPr="00DF2E6D">
              <w:rPr>
                <w:sz w:val="16"/>
                <w:szCs w:val="16"/>
              </w:rPr>
              <w:t>E-50</w:t>
            </w:r>
          </w:p>
        </w:tc>
      </w:tr>
      <w:tr w:rsidR="00EC0B5E" w:rsidRPr="00DF2E6D" w14:paraId="72E0D7D1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0E10126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199E684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27205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6D12955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27621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7CF779D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MOH1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3D098A6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L049W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320FDA9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rotein of unknown function, essential for stationary phase survival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2542147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1.6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8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7318273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43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0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00A5713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5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65F4940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.00</w:t>
            </w:r>
            <w:r w:rsidRPr="00DF2E6D">
              <w:rPr>
                <w:sz w:val="16"/>
                <w:szCs w:val="16"/>
              </w:rPr>
              <w:t>E-38</w:t>
            </w:r>
          </w:p>
        </w:tc>
      </w:tr>
      <w:tr w:rsidR="00EC0B5E" w:rsidRPr="00DF2E6D" w14:paraId="504007C6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36C4667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lastRenderedPageBreak/>
              <w:t>Se</w:t>
            </w:r>
            <w:r w:rsidRPr="00DF2E6D">
              <w:rPr>
                <w:sz w:val="16"/>
                <w:szCs w:val="16"/>
              </w:rPr>
              <w:t>CHRVI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279B885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89727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14C9884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90107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127D16FC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GPG1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63E76E34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GL121C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407BA49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roposed gamma subunit o</w:t>
            </w:r>
            <w:r>
              <w:rPr>
                <w:sz w:val="16"/>
                <w:szCs w:val="16"/>
              </w:rPr>
              <w:t>f the heterotrimeric G protein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6267388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93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6.0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2CF0B244" w14:textId="01CDF7E2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275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>173.3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28F3B40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3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284DEB1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.89</w:t>
            </w:r>
            <w:r w:rsidRPr="00DF2E6D">
              <w:rPr>
                <w:sz w:val="16"/>
                <w:szCs w:val="16"/>
              </w:rPr>
              <w:t>E-48</w:t>
            </w:r>
          </w:p>
        </w:tc>
      </w:tr>
      <w:tr w:rsidR="00EC0B5E" w:rsidRPr="00DF2E6D" w14:paraId="276496EA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437728E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4D68BD9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25902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463E595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29342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60F658BD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CSR2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65B7275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PR030W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3E6D4F4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imilarity to YBL101c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02866D3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1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5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7A18D9C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0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5.3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2668933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3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14E4C4F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.74</w:t>
            </w:r>
            <w:r w:rsidRPr="00DF2E6D">
              <w:rPr>
                <w:sz w:val="16"/>
                <w:szCs w:val="16"/>
              </w:rPr>
              <w:t>E-46</w:t>
            </w:r>
          </w:p>
        </w:tc>
      </w:tr>
      <w:tr w:rsidR="00EC0B5E" w:rsidRPr="00DF2E6D" w14:paraId="4B8C8ABC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58FE536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V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2FD3037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42614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4D39C78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43234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3CA835D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TIP1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1C269B54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R067C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1021A2A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Cell wall </w:t>
            </w:r>
            <w:proofErr w:type="spellStart"/>
            <w:r w:rsidRPr="00DF2E6D">
              <w:rPr>
                <w:sz w:val="16"/>
                <w:szCs w:val="16"/>
              </w:rPr>
              <w:t>mannoprotein</w:t>
            </w:r>
            <w:proofErr w:type="spellEnd"/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7569E94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31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3.5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7B268E3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67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38.0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112A12D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3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1622AE7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09</w:t>
            </w:r>
            <w:r w:rsidRPr="00DF2E6D">
              <w:rPr>
                <w:sz w:val="16"/>
                <w:szCs w:val="16"/>
              </w:rPr>
              <w:t>E-26</w:t>
            </w:r>
          </w:p>
        </w:tc>
      </w:tr>
      <w:tr w:rsidR="00EC0B5E" w:rsidRPr="00DF2E6D" w14:paraId="6B11095D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69B3374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1B5C3E4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55522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3CCD754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56415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3118A53E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MAG1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198818D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ER142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152C9C8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-methyladenine DNA glycosylase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6B7D02D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4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0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35E3B7B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1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7.2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7C0CDDB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3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14A3CD8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97</w:t>
            </w:r>
            <w:r w:rsidRPr="00DF2E6D">
              <w:rPr>
                <w:sz w:val="16"/>
                <w:szCs w:val="16"/>
              </w:rPr>
              <w:t>E-32</w:t>
            </w:r>
          </w:p>
        </w:tc>
      </w:tr>
      <w:tr w:rsidR="00EC0B5E" w:rsidRPr="00DF2E6D" w14:paraId="77BC0ED2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07A113A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497B794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49163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20E89EE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49600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1725561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FMP43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0E649D74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GR243W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44F93099" w14:textId="068B8570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Highly conserved subunit of the mito</w:t>
            </w:r>
            <w:r w:rsidR="00C94A2A">
              <w:rPr>
                <w:sz w:val="16"/>
                <w:szCs w:val="16"/>
              </w:rPr>
              <w:t>chondrial pyruvate carrier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26CA460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5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.3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38ED82B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6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1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0ABB755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3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5491C83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48</w:t>
            </w:r>
            <w:r w:rsidRPr="00DF2E6D">
              <w:rPr>
                <w:sz w:val="16"/>
                <w:szCs w:val="16"/>
              </w:rPr>
              <w:t>E-24</w:t>
            </w:r>
          </w:p>
        </w:tc>
      </w:tr>
      <w:tr w:rsidR="00EC0B5E" w:rsidRPr="00DF2E6D" w14:paraId="03C0EEF0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04918AC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5E848FF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566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1E94A52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413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479033D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JEN1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02209552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KL217W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370D2DB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Carboxylic acid transporter protein homolog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0F9F0DB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6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63DED0B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2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1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75FAF4F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3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3795AAA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70</w:t>
            </w:r>
            <w:r w:rsidRPr="00DF2E6D">
              <w:rPr>
                <w:sz w:val="16"/>
                <w:szCs w:val="16"/>
              </w:rPr>
              <w:t>E-29</w:t>
            </w:r>
          </w:p>
        </w:tc>
      </w:tr>
      <w:tr w:rsidR="00EC0B5E" w:rsidRPr="00DF2E6D" w14:paraId="196CD5C2" w14:textId="77777777" w:rsidTr="00C94A2A">
        <w:trPr>
          <w:trHeight w:val="288"/>
        </w:trPr>
        <w:tc>
          <w:tcPr>
            <w:tcW w:w="917" w:type="dxa"/>
            <w:shd w:val="clear" w:color="auto" w:fill="FBE4D5" w:themeFill="accent2" w:themeFillTint="33"/>
            <w:noWrap/>
            <w:hideMark/>
          </w:tcPr>
          <w:p w14:paraId="1B9B22F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</w:t>
            </w:r>
            <w:proofErr w:type="spellEnd"/>
          </w:p>
        </w:tc>
        <w:tc>
          <w:tcPr>
            <w:tcW w:w="811" w:type="dxa"/>
            <w:shd w:val="clear" w:color="auto" w:fill="FBE4D5" w:themeFill="accent2" w:themeFillTint="33"/>
            <w:noWrap/>
            <w:hideMark/>
          </w:tcPr>
          <w:p w14:paraId="299A076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469</w:t>
            </w:r>
          </w:p>
        </w:tc>
        <w:tc>
          <w:tcPr>
            <w:tcW w:w="810" w:type="dxa"/>
            <w:shd w:val="clear" w:color="auto" w:fill="FBE4D5" w:themeFill="accent2" w:themeFillTint="33"/>
            <w:noWrap/>
            <w:hideMark/>
          </w:tcPr>
          <w:p w14:paraId="151B86F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1500</w:t>
            </w:r>
          </w:p>
        </w:tc>
        <w:tc>
          <w:tcPr>
            <w:tcW w:w="1073" w:type="dxa"/>
            <w:shd w:val="clear" w:color="auto" w:fill="FBE4D5" w:themeFill="accent2" w:themeFillTint="33"/>
            <w:noWrap/>
            <w:hideMark/>
          </w:tcPr>
          <w:p w14:paraId="5C15653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NR071C</w:t>
            </w:r>
          </w:p>
        </w:tc>
        <w:tc>
          <w:tcPr>
            <w:tcW w:w="1044" w:type="dxa"/>
            <w:shd w:val="clear" w:color="auto" w:fill="FBE4D5" w:themeFill="accent2" w:themeFillTint="33"/>
            <w:noWrap/>
            <w:hideMark/>
          </w:tcPr>
          <w:p w14:paraId="3BD873E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NR071C</w:t>
            </w:r>
          </w:p>
        </w:tc>
        <w:tc>
          <w:tcPr>
            <w:tcW w:w="4581" w:type="dxa"/>
            <w:shd w:val="clear" w:color="auto" w:fill="FBE4D5" w:themeFill="accent2" w:themeFillTint="33"/>
            <w:noWrap/>
            <w:hideMark/>
          </w:tcPr>
          <w:p w14:paraId="79E4247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Aldose 1-epimerase</w:t>
            </w:r>
          </w:p>
        </w:tc>
        <w:tc>
          <w:tcPr>
            <w:tcW w:w="1217" w:type="dxa"/>
            <w:shd w:val="clear" w:color="auto" w:fill="FBE4D5" w:themeFill="accent2" w:themeFillTint="33"/>
            <w:noWrap/>
            <w:hideMark/>
          </w:tcPr>
          <w:p w14:paraId="40589DA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85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6</w:t>
            </w:r>
          </w:p>
        </w:tc>
        <w:tc>
          <w:tcPr>
            <w:tcW w:w="1149" w:type="dxa"/>
            <w:shd w:val="clear" w:color="auto" w:fill="FBE4D5" w:themeFill="accent2" w:themeFillTint="33"/>
            <w:noWrap/>
            <w:hideMark/>
          </w:tcPr>
          <w:p w14:paraId="22A441F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021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0.5</w:t>
            </w:r>
          </w:p>
        </w:tc>
        <w:tc>
          <w:tcPr>
            <w:tcW w:w="684" w:type="dxa"/>
            <w:shd w:val="clear" w:color="auto" w:fill="FBE4D5" w:themeFill="accent2" w:themeFillTint="33"/>
            <w:noWrap/>
            <w:hideMark/>
          </w:tcPr>
          <w:p w14:paraId="1283931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2</w:t>
            </w:r>
          </w:p>
        </w:tc>
        <w:tc>
          <w:tcPr>
            <w:tcW w:w="890" w:type="dxa"/>
            <w:shd w:val="clear" w:color="auto" w:fill="FBE4D5" w:themeFill="accent2" w:themeFillTint="33"/>
            <w:noWrap/>
            <w:hideMark/>
          </w:tcPr>
          <w:p w14:paraId="5CADFA6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.63</w:t>
            </w:r>
            <w:r w:rsidRPr="00DF2E6D">
              <w:rPr>
                <w:sz w:val="16"/>
                <w:szCs w:val="16"/>
              </w:rPr>
              <w:t>E-62</w:t>
            </w:r>
          </w:p>
        </w:tc>
      </w:tr>
      <w:tr w:rsidR="00EC0B5E" w:rsidRPr="00DF2E6D" w14:paraId="40BA04AE" w14:textId="77777777" w:rsidTr="00C94A2A">
        <w:trPr>
          <w:trHeight w:val="288"/>
        </w:trPr>
        <w:tc>
          <w:tcPr>
            <w:tcW w:w="917" w:type="dxa"/>
            <w:shd w:val="clear" w:color="auto" w:fill="F4B083" w:themeFill="accent2" w:themeFillTint="99"/>
            <w:noWrap/>
            <w:hideMark/>
          </w:tcPr>
          <w:p w14:paraId="7F5122C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X</w:t>
            </w:r>
            <w:proofErr w:type="spellEnd"/>
          </w:p>
        </w:tc>
        <w:tc>
          <w:tcPr>
            <w:tcW w:w="811" w:type="dxa"/>
            <w:shd w:val="clear" w:color="auto" w:fill="F4B083" w:themeFill="accent2" w:themeFillTint="99"/>
            <w:noWrap/>
            <w:hideMark/>
          </w:tcPr>
          <w:p w14:paraId="66AF378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97417</w:t>
            </w:r>
          </w:p>
        </w:tc>
        <w:tc>
          <w:tcPr>
            <w:tcW w:w="810" w:type="dxa"/>
            <w:shd w:val="clear" w:color="auto" w:fill="F4B083" w:themeFill="accent2" w:themeFillTint="99"/>
            <w:noWrap/>
            <w:hideMark/>
          </w:tcPr>
          <w:p w14:paraId="6AF31CB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98181</w:t>
            </w:r>
          </w:p>
        </w:tc>
        <w:tc>
          <w:tcPr>
            <w:tcW w:w="1073" w:type="dxa"/>
            <w:shd w:val="clear" w:color="auto" w:fill="F4B083" w:themeFill="accent2" w:themeFillTint="99"/>
            <w:noWrap/>
            <w:hideMark/>
          </w:tcPr>
          <w:p w14:paraId="0BA1D2C1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NRE1</w:t>
            </w:r>
          </w:p>
        </w:tc>
        <w:tc>
          <w:tcPr>
            <w:tcW w:w="1044" w:type="dxa"/>
            <w:shd w:val="clear" w:color="auto" w:fill="F4B083" w:themeFill="accent2" w:themeFillTint="99"/>
            <w:noWrap/>
            <w:hideMark/>
          </w:tcPr>
          <w:p w14:paraId="5A1EFF2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IR035C</w:t>
            </w:r>
          </w:p>
        </w:tc>
        <w:tc>
          <w:tcPr>
            <w:tcW w:w="4581" w:type="dxa"/>
            <w:shd w:val="clear" w:color="auto" w:fill="F4B083" w:themeFill="accent2" w:themeFillTint="99"/>
            <w:noWrap/>
            <w:hideMark/>
          </w:tcPr>
          <w:p w14:paraId="722FF24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utative cytopla</w:t>
            </w:r>
            <w:r>
              <w:rPr>
                <w:sz w:val="16"/>
                <w:szCs w:val="16"/>
              </w:rPr>
              <w:t>smic short-chain dehydrogenase r</w:t>
            </w:r>
            <w:r w:rsidRPr="00DF2E6D">
              <w:rPr>
                <w:sz w:val="16"/>
                <w:szCs w:val="16"/>
              </w:rPr>
              <w:t>eductase</w:t>
            </w:r>
          </w:p>
        </w:tc>
        <w:tc>
          <w:tcPr>
            <w:tcW w:w="1217" w:type="dxa"/>
            <w:shd w:val="clear" w:color="auto" w:fill="F4B083" w:themeFill="accent2" w:themeFillTint="99"/>
            <w:noWrap/>
            <w:hideMark/>
          </w:tcPr>
          <w:p w14:paraId="346E8FF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54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1.9</w:t>
            </w:r>
          </w:p>
        </w:tc>
        <w:tc>
          <w:tcPr>
            <w:tcW w:w="1149" w:type="dxa"/>
            <w:shd w:val="clear" w:color="auto" w:fill="F4B083" w:themeFill="accent2" w:themeFillTint="99"/>
            <w:noWrap/>
            <w:hideMark/>
          </w:tcPr>
          <w:p w14:paraId="1094FE0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42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8.6</w:t>
            </w:r>
          </w:p>
        </w:tc>
        <w:tc>
          <w:tcPr>
            <w:tcW w:w="684" w:type="dxa"/>
            <w:shd w:val="clear" w:color="auto" w:fill="F4B083" w:themeFill="accent2" w:themeFillTint="99"/>
            <w:noWrap/>
            <w:hideMark/>
          </w:tcPr>
          <w:p w14:paraId="3EE1EE1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2</w:t>
            </w:r>
          </w:p>
        </w:tc>
        <w:tc>
          <w:tcPr>
            <w:tcW w:w="890" w:type="dxa"/>
            <w:shd w:val="clear" w:color="auto" w:fill="F4B083" w:themeFill="accent2" w:themeFillTint="99"/>
            <w:noWrap/>
            <w:hideMark/>
          </w:tcPr>
          <w:p w14:paraId="7C78C8B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.42</w:t>
            </w:r>
            <w:r w:rsidRPr="00DF2E6D">
              <w:rPr>
                <w:sz w:val="16"/>
                <w:szCs w:val="16"/>
              </w:rPr>
              <w:t>E-51</w:t>
            </w:r>
          </w:p>
        </w:tc>
      </w:tr>
      <w:tr w:rsidR="00EC0B5E" w:rsidRPr="00DF2E6D" w14:paraId="57BEBADE" w14:textId="77777777" w:rsidTr="00C94A2A">
        <w:trPr>
          <w:trHeight w:val="288"/>
        </w:trPr>
        <w:tc>
          <w:tcPr>
            <w:tcW w:w="917" w:type="dxa"/>
            <w:tcBorders>
              <w:bottom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3B52512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V</w:t>
            </w:r>
            <w:proofErr w:type="spellEnd"/>
          </w:p>
        </w:tc>
        <w:tc>
          <w:tcPr>
            <w:tcW w:w="811" w:type="dxa"/>
            <w:tcBorders>
              <w:bottom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60009CC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06015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128CA84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07070</w:t>
            </w:r>
          </w:p>
        </w:tc>
        <w:tc>
          <w:tcPr>
            <w:tcW w:w="1073" w:type="dxa"/>
            <w:tcBorders>
              <w:bottom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391FDDDE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ADH5</w:t>
            </w:r>
          </w:p>
        </w:tc>
        <w:tc>
          <w:tcPr>
            <w:tcW w:w="1044" w:type="dxa"/>
            <w:tcBorders>
              <w:bottom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168F6B16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R145W</w:t>
            </w:r>
          </w:p>
        </w:tc>
        <w:tc>
          <w:tcPr>
            <w:tcW w:w="4581" w:type="dxa"/>
            <w:tcBorders>
              <w:bottom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170BF1E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Alcohol dehydrogenase isoenzyme V</w:t>
            </w:r>
          </w:p>
        </w:tc>
        <w:tc>
          <w:tcPr>
            <w:tcW w:w="1217" w:type="dxa"/>
            <w:tcBorders>
              <w:bottom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404AF1C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5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3</w:t>
            </w:r>
          </w:p>
        </w:tc>
        <w:tc>
          <w:tcPr>
            <w:tcW w:w="1149" w:type="dxa"/>
            <w:tcBorders>
              <w:bottom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1629F2C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12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5.6</w:t>
            </w:r>
          </w:p>
        </w:tc>
        <w:tc>
          <w:tcPr>
            <w:tcW w:w="684" w:type="dxa"/>
            <w:tcBorders>
              <w:bottom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6253787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1</w:t>
            </w:r>
          </w:p>
        </w:tc>
        <w:tc>
          <w:tcPr>
            <w:tcW w:w="890" w:type="dxa"/>
            <w:tcBorders>
              <w:bottom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37411B3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.42</w:t>
            </w:r>
            <w:r w:rsidRPr="00DF2E6D">
              <w:rPr>
                <w:sz w:val="16"/>
                <w:szCs w:val="16"/>
              </w:rPr>
              <w:t>E-57</w:t>
            </w:r>
          </w:p>
        </w:tc>
      </w:tr>
      <w:tr w:rsidR="00EC0B5E" w:rsidRPr="00DF2E6D" w14:paraId="29632601" w14:textId="77777777" w:rsidTr="00C94A2A">
        <w:trPr>
          <w:trHeight w:val="288"/>
        </w:trPr>
        <w:tc>
          <w:tcPr>
            <w:tcW w:w="917" w:type="dxa"/>
            <w:tcBorders>
              <w:top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4B13A9F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I</w:t>
            </w:r>
            <w:proofErr w:type="spellEnd"/>
          </w:p>
        </w:tc>
        <w:tc>
          <w:tcPr>
            <w:tcW w:w="811" w:type="dxa"/>
            <w:tcBorders>
              <w:top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4C6C685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00932</w:t>
            </w:r>
          </w:p>
        </w:tc>
        <w:tc>
          <w:tcPr>
            <w:tcW w:w="810" w:type="dxa"/>
            <w:tcBorders>
              <w:top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75EB6B8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02473</w:t>
            </w:r>
          </w:p>
        </w:tc>
        <w:tc>
          <w:tcPr>
            <w:tcW w:w="1073" w:type="dxa"/>
            <w:tcBorders>
              <w:top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63891466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RRN11</w:t>
            </w:r>
          </w:p>
        </w:tc>
        <w:tc>
          <w:tcPr>
            <w:tcW w:w="1044" w:type="dxa"/>
            <w:tcBorders>
              <w:top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1CE07EB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ML043C</w:t>
            </w:r>
          </w:p>
        </w:tc>
        <w:tc>
          <w:tcPr>
            <w:tcW w:w="4581" w:type="dxa"/>
            <w:tcBorders>
              <w:top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6B6A47B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Component of rDNA transcription factor CF</w:t>
            </w:r>
          </w:p>
        </w:tc>
        <w:tc>
          <w:tcPr>
            <w:tcW w:w="1217" w:type="dxa"/>
            <w:tcBorders>
              <w:top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674EF0E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0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6</w:t>
            </w:r>
          </w:p>
        </w:tc>
        <w:tc>
          <w:tcPr>
            <w:tcW w:w="1149" w:type="dxa"/>
            <w:tcBorders>
              <w:top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5A7CC6A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5</w:t>
            </w:r>
          </w:p>
        </w:tc>
        <w:tc>
          <w:tcPr>
            <w:tcW w:w="684" w:type="dxa"/>
            <w:tcBorders>
              <w:top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7FDCD9D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0</w:t>
            </w:r>
          </w:p>
        </w:tc>
        <w:tc>
          <w:tcPr>
            <w:tcW w:w="890" w:type="dxa"/>
            <w:tcBorders>
              <w:top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569EE92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56</w:t>
            </w:r>
            <w:r w:rsidRPr="00DF2E6D">
              <w:rPr>
                <w:sz w:val="16"/>
                <w:szCs w:val="16"/>
              </w:rPr>
              <w:t>E-21</w:t>
            </w:r>
          </w:p>
        </w:tc>
      </w:tr>
      <w:tr w:rsidR="00EC0B5E" w:rsidRPr="00DF2E6D" w14:paraId="207C990A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5BB5CDF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68ABD2F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16156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22C89A0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19050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04C9F20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MS</w:t>
            </w:r>
            <w:r w:rsidRPr="006B77BF">
              <w:rPr>
                <w:i/>
                <w:iCs/>
                <w:sz w:val="16"/>
                <w:szCs w:val="16"/>
                <w:shd w:val="clear" w:color="auto" w:fill="EDEDED" w:themeFill="accent3" w:themeFillTint="33"/>
              </w:rPr>
              <w:t>H2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52560D0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OL090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4A3F426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sz w:val="16"/>
                <w:szCs w:val="16"/>
              </w:rPr>
              <w:t>MutS</w:t>
            </w:r>
            <w:proofErr w:type="spellEnd"/>
            <w:r w:rsidRPr="00DF2E6D">
              <w:rPr>
                <w:sz w:val="16"/>
                <w:szCs w:val="16"/>
              </w:rPr>
              <w:t xml:space="preserve"> homolog encoding major mismatch repair activity 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77E42AD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2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4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074D1CE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6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345AA1C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0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13FE5E8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.56</w:t>
            </w:r>
            <w:r w:rsidRPr="00DF2E6D">
              <w:rPr>
                <w:sz w:val="16"/>
                <w:szCs w:val="16"/>
              </w:rPr>
              <w:t>E-26</w:t>
            </w:r>
          </w:p>
        </w:tc>
      </w:tr>
      <w:tr w:rsidR="00EC0B5E" w:rsidRPr="00DF2E6D" w14:paraId="1F8FB616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6707D91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33212E7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2378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1B013C0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2776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1969222D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HTA1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7150EA51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DR225W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483A1AB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Histone H2A (HTA1 and HTA2 code for nearly identical proteins)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781EB61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216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95.8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4D3D711E" w14:textId="29564899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543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>188.1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49296C0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0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55224A7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25</w:t>
            </w:r>
            <w:r w:rsidRPr="00DF2E6D">
              <w:rPr>
                <w:sz w:val="16"/>
                <w:szCs w:val="16"/>
              </w:rPr>
              <w:t>E-45</w:t>
            </w:r>
          </w:p>
        </w:tc>
      </w:tr>
      <w:tr w:rsidR="00EC0B5E" w:rsidRPr="00DF2E6D" w14:paraId="121FC588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6749315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7DF613F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8803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6469E51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1355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4D8794D4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SWE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65655631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JL187C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7BA8731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rotein kinase homolog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0853F24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2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2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17834F9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1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2391F32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0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3129229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12</w:t>
            </w:r>
            <w:r w:rsidRPr="00DF2E6D">
              <w:rPr>
                <w:sz w:val="16"/>
                <w:szCs w:val="16"/>
              </w:rPr>
              <w:t>E-26</w:t>
            </w:r>
          </w:p>
        </w:tc>
      </w:tr>
      <w:tr w:rsidR="00EC0B5E" w:rsidRPr="00DF2E6D" w14:paraId="038AA817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67E9B65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0C06045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05949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5DE0A54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06761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0E30F5A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HHO1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074BBF6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PL127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7FF9FEA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Histone H1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34AAFD4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36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7.3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1EC4221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3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5.4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655D22F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1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4112A68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57</w:t>
            </w:r>
            <w:r w:rsidRPr="00DF2E6D">
              <w:rPr>
                <w:sz w:val="16"/>
                <w:szCs w:val="16"/>
              </w:rPr>
              <w:t>E-35</w:t>
            </w:r>
          </w:p>
        </w:tc>
      </w:tr>
      <w:tr w:rsidR="00EC0B5E" w:rsidRPr="00DF2E6D" w14:paraId="183CA011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795F2C2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532ED8E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8986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4743B08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9858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0AD7A44E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AQY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0DC6EA7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PR192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231E0F4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imilarity to plasma membrane and water channel proteins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533C0EA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4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4.2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420ACE9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3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5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33A38FD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1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24D19B3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.38</w:t>
            </w:r>
            <w:r w:rsidRPr="00DF2E6D">
              <w:rPr>
                <w:sz w:val="16"/>
                <w:szCs w:val="16"/>
              </w:rPr>
              <w:t>E-21</w:t>
            </w:r>
          </w:p>
        </w:tc>
      </w:tr>
      <w:tr w:rsidR="00EC0B5E" w:rsidRPr="00DF2E6D" w14:paraId="2B57622E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68D5752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V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5FFC563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14569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6E84A89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16618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72457C0E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NOG2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6EB50A0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NR053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324E08B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trong similarity to human breast tumor associated autoantigen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76B0C5B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6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4.2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769E05F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1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2759060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2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1D4997F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.41</w:t>
            </w:r>
            <w:r w:rsidRPr="00DF2E6D">
              <w:rPr>
                <w:sz w:val="16"/>
                <w:szCs w:val="16"/>
              </w:rPr>
              <w:t>E-34</w:t>
            </w:r>
          </w:p>
        </w:tc>
      </w:tr>
      <w:tr w:rsidR="00EC0B5E" w:rsidRPr="00DF2E6D" w14:paraId="5250FA8C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525E3FD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04C3559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64418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54B6ACA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65815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7F0ABB7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LTV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59C5B50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KL143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10BF3C7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Low temperature viability protein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13806AE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8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.9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4092753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3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4DA8840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2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54DD8C0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.77</w:t>
            </w:r>
            <w:r w:rsidRPr="00DF2E6D">
              <w:rPr>
                <w:sz w:val="16"/>
                <w:szCs w:val="16"/>
              </w:rPr>
              <w:t>E-23</w:t>
            </w:r>
          </w:p>
        </w:tc>
      </w:tr>
      <w:tr w:rsidR="00EC0B5E" w:rsidRPr="00DF2E6D" w14:paraId="617DD548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07A8B43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V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6E155B6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68431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44610AB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68742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59E5B9A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HHF1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5D10BA1F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R009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65C131C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Histone H4; core histone protein requ</w:t>
            </w:r>
            <w:r>
              <w:rPr>
                <w:sz w:val="16"/>
                <w:szCs w:val="16"/>
              </w:rPr>
              <w:t>ired for chromatin assembly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3F9F2BB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315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3.1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585D849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489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91.2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16B5798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2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4B0387C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.61</w:t>
            </w:r>
            <w:r w:rsidRPr="00DF2E6D">
              <w:rPr>
                <w:sz w:val="16"/>
                <w:szCs w:val="16"/>
              </w:rPr>
              <w:t>E-58</w:t>
            </w:r>
          </w:p>
        </w:tc>
      </w:tr>
      <w:tr w:rsidR="00EC0B5E" w:rsidRPr="00DF2E6D" w14:paraId="1407CAD2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336C172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54C01D0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75200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6925D5A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76345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6B815DA6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SCW10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5CF2932D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MR305C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6105188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Member of the </w:t>
            </w:r>
            <w:proofErr w:type="spellStart"/>
            <w:r w:rsidRPr="00DF2E6D">
              <w:rPr>
                <w:sz w:val="16"/>
                <w:szCs w:val="16"/>
              </w:rPr>
              <w:t>glucanase</w:t>
            </w:r>
            <w:proofErr w:type="spellEnd"/>
            <w:r w:rsidRPr="00DF2E6D">
              <w:rPr>
                <w:sz w:val="16"/>
                <w:szCs w:val="16"/>
              </w:rPr>
              <w:t xml:space="preserve"> gene family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1B8A3A6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09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>25.4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20EF289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8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6.7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11F59C1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3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16714F9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61</w:t>
            </w:r>
            <w:r w:rsidRPr="00DF2E6D">
              <w:rPr>
                <w:sz w:val="16"/>
                <w:szCs w:val="16"/>
              </w:rPr>
              <w:t>E-38</w:t>
            </w:r>
          </w:p>
        </w:tc>
      </w:tr>
      <w:tr w:rsidR="00EC0B5E" w:rsidRPr="00DF2E6D" w14:paraId="489360E8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09FCA82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3CCB3C5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19002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5BD7294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19394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685767CD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CCW22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7C36099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DR134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401B228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Cell wall protein; YDR134C has a paralog,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6C0856E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393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>171.7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16FACF2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03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5.8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2EEA197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4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65DF74D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.41</w:t>
            </w:r>
            <w:r w:rsidRPr="00DF2E6D">
              <w:rPr>
                <w:sz w:val="16"/>
                <w:szCs w:val="16"/>
              </w:rPr>
              <w:t>E-65</w:t>
            </w:r>
          </w:p>
        </w:tc>
      </w:tr>
      <w:tr w:rsidR="00EC0B5E" w:rsidRPr="00DF2E6D" w14:paraId="23998E98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58F9929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7978F9A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50827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310D625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52332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698371B5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CRH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72AE2A7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GR189C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1EA0A8F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Similarity to </w:t>
            </w:r>
            <w:r w:rsidRPr="00EA7C8B">
              <w:rPr>
                <w:i/>
                <w:sz w:val="16"/>
                <w:szCs w:val="16"/>
              </w:rPr>
              <w:t>Aspergillus fumigatus</w:t>
            </w:r>
            <w:r w:rsidRPr="00DF2E6D">
              <w:rPr>
                <w:sz w:val="16"/>
                <w:szCs w:val="16"/>
              </w:rPr>
              <w:t xml:space="preserve"> </w:t>
            </w:r>
            <w:proofErr w:type="spellStart"/>
            <w:r w:rsidRPr="00DF2E6D">
              <w:rPr>
                <w:sz w:val="16"/>
                <w:szCs w:val="16"/>
              </w:rPr>
              <w:t>rAsp</w:t>
            </w:r>
            <w:proofErr w:type="spellEnd"/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147E13E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75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1.7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43CF0D9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8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6.6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79483C6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4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6343301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.86</w:t>
            </w:r>
            <w:r w:rsidRPr="00DF2E6D">
              <w:rPr>
                <w:sz w:val="16"/>
                <w:szCs w:val="16"/>
              </w:rPr>
              <w:t>E-52</w:t>
            </w:r>
          </w:p>
        </w:tc>
      </w:tr>
      <w:tr w:rsidR="00EC0B5E" w:rsidRPr="00DF2E6D" w14:paraId="4EED4FC5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550030B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0358B71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57361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7D75B1F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58839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273865A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TUB4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39A0C8A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LR212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683E9AB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Gamma tubulin-like protein, in</w:t>
            </w:r>
            <w:r>
              <w:rPr>
                <w:sz w:val="16"/>
                <w:szCs w:val="16"/>
              </w:rPr>
              <w:t>teracts with Spc98p and Spc97p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44C2357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4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7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698A386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7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76A1976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4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303A7D7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19</w:t>
            </w:r>
            <w:r w:rsidRPr="00DF2E6D">
              <w:rPr>
                <w:sz w:val="16"/>
                <w:szCs w:val="16"/>
              </w:rPr>
              <w:t>E-32</w:t>
            </w:r>
          </w:p>
        </w:tc>
      </w:tr>
      <w:tr w:rsidR="00EC0B5E" w:rsidRPr="00DF2E6D" w14:paraId="49A48801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011A223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I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629F762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85259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1A850F7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86302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7DAEFDE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FEN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3D4E7CAD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CR034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0711CDE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robable subunit of 1,3-beta-glucan synthase\; homolog of ELO1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511483E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77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0.0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1B14701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5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0.5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7A1BCC0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4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177048C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04</w:t>
            </w:r>
            <w:r w:rsidRPr="00DF2E6D">
              <w:rPr>
                <w:sz w:val="16"/>
                <w:szCs w:val="16"/>
              </w:rPr>
              <w:t>E-46</w:t>
            </w:r>
          </w:p>
        </w:tc>
      </w:tr>
      <w:tr w:rsidR="00EC0B5E" w:rsidRPr="00DF2E6D" w14:paraId="0F1AE7BD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4802716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20C5F4A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49340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6547A24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50086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08286D8F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CWP1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11FFC78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KL096W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1C96C2A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Cell wall </w:t>
            </w:r>
            <w:proofErr w:type="spellStart"/>
            <w:r w:rsidRPr="00DF2E6D">
              <w:rPr>
                <w:sz w:val="16"/>
                <w:szCs w:val="16"/>
              </w:rPr>
              <w:t>mannoprotein</w:t>
            </w:r>
            <w:proofErr w:type="spellEnd"/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5EB5C85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334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25.2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7ED2DB3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99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3.9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7A30964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5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350154B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.55</w:t>
            </w:r>
            <w:r w:rsidRPr="00DF2E6D">
              <w:rPr>
                <w:sz w:val="16"/>
                <w:szCs w:val="16"/>
              </w:rPr>
              <w:t>E-55</w:t>
            </w:r>
          </w:p>
        </w:tc>
      </w:tr>
      <w:tr w:rsidR="00EC0B5E" w:rsidRPr="00DF2E6D" w14:paraId="25187AD8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1639048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V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24701BE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80345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7BEADA0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82882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7BBB6DCC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SPC98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607025E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NL126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496B771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pindle pole body component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3AC5B66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0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2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4DF46F7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6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356498A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5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6F40D42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.10</w:t>
            </w:r>
            <w:r w:rsidRPr="00DF2E6D">
              <w:rPr>
                <w:sz w:val="16"/>
                <w:szCs w:val="16"/>
              </w:rPr>
              <w:t>E-16</w:t>
            </w:r>
          </w:p>
        </w:tc>
      </w:tr>
      <w:tr w:rsidR="00EC0B5E" w:rsidRPr="00DF2E6D" w14:paraId="08E55107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372D88C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68E64CF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53948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6623321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56062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6F456316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POL12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53F72ED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L035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4CCBCA1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B subunit of DNA polymerase alpha-primase complex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411496B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8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.4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4DE7CE5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1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50E2C45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5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2693A31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.34</w:t>
            </w:r>
            <w:r w:rsidRPr="00DF2E6D">
              <w:rPr>
                <w:sz w:val="16"/>
                <w:szCs w:val="16"/>
              </w:rPr>
              <w:t>E-21</w:t>
            </w:r>
          </w:p>
        </w:tc>
      </w:tr>
      <w:tr w:rsidR="00EC0B5E" w:rsidRPr="00DF2E6D" w14:paraId="1BA7C20F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6062239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X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2FFBBAC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13174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6739789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14583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22D38B27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SIM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288E124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IL123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6D60606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Involved in cell cycle regulation and aging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255FEA4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87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3.8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6BAB4D9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3.7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7.6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25CC11E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5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20D80E4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55</w:t>
            </w:r>
            <w:r w:rsidRPr="00DF2E6D">
              <w:rPr>
                <w:sz w:val="16"/>
                <w:szCs w:val="16"/>
              </w:rPr>
              <w:t>E-48</w:t>
            </w:r>
          </w:p>
        </w:tc>
      </w:tr>
      <w:tr w:rsidR="00EC0B5E" w:rsidRPr="00DF2E6D" w14:paraId="557A084A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0DCC894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7ABA20E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31462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518C66A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32901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1249F0F4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PUT1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39AD788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LR142W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4EF60CF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roline o</w:t>
            </w:r>
            <w:r>
              <w:rPr>
                <w:sz w:val="16"/>
                <w:szCs w:val="16"/>
              </w:rPr>
              <w:t>xidase (proline dehydrogenase)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505B45F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9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.6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58986C2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2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6A79CFF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5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5E2BE84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27</w:t>
            </w:r>
            <w:r w:rsidRPr="00DF2E6D">
              <w:rPr>
                <w:sz w:val="16"/>
                <w:szCs w:val="16"/>
              </w:rPr>
              <w:t>E-19</w:t>
            </w:r>
          </w:p>
        </w:tc>
      </w:tr>
      <w:tr w:rsidR="00EC0B5E" w:rsidRPr="00DF2E6D" w14:paraId="1F5287C5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459CD05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2BF1115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16676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5A33F75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17626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16A5E882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GIC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75D57367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HR061C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18B92EC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sz w:val="16"/>
                <w:szCs w:val="16"/>
              </w:rPr>
              <w:t>GTPase</w:t>
            </w:r>
            <w:proofErr w:type="spellEnd"/>
            <w:r w:rsidRPr="00DF2E6D">
              <w:rPr>
                <w:sz w:val="16"/>
                <w:szCs w:val="16"/>
              </w:rPr>
              <w:t>-interacting component 1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1343712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1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4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1D5923F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3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6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7FC4733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5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2E842A2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.35</w:t>
            </w:r>
            <w:r w:rsidRPr="00DF2E6D">
              <w:rPr>
                <w:sz w:val="16"/>
                <w:szCs w:val="16"/>
              </w:rPr>
              <w:t>E-36</w:t>
            </w:r>
          </w:p>
        </w:tc>
      </w:tr>
      <w:tr w:rsidR="00EC0B5E" w:rsidRPr="00DF2E6D" w14:paraId="5D23091B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3C2F435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X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7C384CD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81450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16E85F7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84902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6BA455FD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IRR1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1A83B65C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IL026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49F7AD2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Subunit of the </w:t>
            </w:r>
            <w:proofErr w:type="spellStart"/>
            <w:r>
              <w:rPr>
                <w:sz w:val="16"/>
                <w:szCs w:val="16"/>
              </w:rPr>
              <w:t>cohesin</w:t>
            </w:r>
            <w:proofErr w:type="spellEnd"/>
            <w:r>
              <w:rPr>
                <w:sz w:val="16"/>
                <w:szCs w:val="16"/>
              </w:rPr>
              <w:t xml:space="preserve"> complex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3DBB9BA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8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7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614FE6C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1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5155639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6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53D9948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.53</w:t>
            </w:r>
            <w:r w:rsidRPr="00DF2E6D">
              <w:rPr>
                <w:sz w:val="16"/>
                <w:szCs w:val="16"/>
              </w:rPr>
              <w:t>E-28</w:t>
            </w:r>
          </w:p>
        </w:tc>
      </w:tr>
      <w:tr w:rsidR="00EC0B5E" w:rsidRPr="00DF2E6D" w14:paraId="519D0D6E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24212E6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27FDAD8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16592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49F645B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17746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07DE6AFC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MIG3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7ABAFAA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ER028C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722F6A0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Transcriptional regulator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20029A2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2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1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1EE1AD4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2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52C0689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6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3A79116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.56</w:t>
            </w:r>
            <w:r w:rsidRPr="00DF2E6D">
              <w:rPr>
                <w:sz w:val="16"/>
                <w:szCs w:val="16"/>
              </w:rPr>
              <w:t>E-29</w:t>
            </w:r>
          </w:p>
        </w:tc>
      </w:tr>
      <w:tr w:rsidR="00EC0B5E" w:rsidRPr="00DF2E6D" w14:paraId="79AD7157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1119289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0D3673A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90119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7CFFCF3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91672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7CBD735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GAS3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0AFF460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MR215W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7E2D1CA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imilarity to GAS1 protein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23B21F4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4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7.6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03666ED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8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3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0BB5E5C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6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5C3BB57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.51</w:t>
            </w:r>
            <w:r w:rsidRPr="00DF2E6D">
              <w:rPr>
                <w:sz w:val="16"/>
                <w:szCs w:val="16"/>
              </w:rPr>
              <w:t>E-49</w:t>
            </w:r>
          </w:p>
        </w:tc>
      </w:tr>
      <w:tr w:rsidR="00EC0B5E" w:rsidRPr="00DF2E6D" w14:paraId="0B938632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0DE2120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lastRenderedPageBreak/>
              <w:t>Se</w:t>
            </w:r>
            <w:r w:rsidRPr="00DF2E6D">
              <w:rPr>
                <w:sz w:val="16"/>
                <w:szCs w:val="16"/>
              </w:rPr>
              <w:t>CHRV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34D9DD3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8890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2508AF4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0452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5938C28E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GDA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718CAF47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EL042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3D2D340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Guanosine diphosphatase located in the Golgi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0A30AB8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25.7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4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0832525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7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6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0D8D685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7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04E9775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.91</w:t>
            </w:r>
            <w:r w:rsidRPr="00DF2E6D">
              <w:rPr>
                <w:sz w:val="16"/>
                <w:szCs w:val="16"/>
              </w:rPr>
              <w:t>E-55</w:t>
            </w:r>
          </w:p>
        </w:tc>
      </w:tr>
      <w:tr w:rsidR="00EC0B5E" w:rsidRPr="00DF2E6D" w14:paraId="60D11B23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358FD3E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69C01C8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23692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0A1447C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24654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471389F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OR342C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53A0CAA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OR342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5A8B678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rotein of unknown function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310F470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6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4.1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322414E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6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9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2D43DC4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8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1F67811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.75</w:t>
            </w:r>
            <w:r w:rsidRPr="00DF2E6D">
              <w:rPr>
                <w:sz w:val="16"/>
                <w:szCs w:val="16"/>
              </w:rPr>
              <w:t>E-32</w:t>
            </w:r>
          </w:p>
        </w:tc>
      </w:tr>
      <w:tr w:rsidR="00EC0B5E" w:rsidRPr="00DF2E6D" w14:paraId="24812E5A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510AF33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2C22701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38942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4032B84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40531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74D59101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PRI2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4028B931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KL045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755560F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58 polypeptide of DNA primase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6774FD1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4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6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0E1DC81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1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27924D2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8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32A5FA5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36</w:t>
            </w:r>
            <w:r w:rsidRPr="00DF2E6D">
              <w:rPr>
                <w:sz w:val="16"/>
                <w:szCs w:val="16"/>
              </w:rPr>
              <w:t>E-24</w:t>
            </w:r>
          </w:p>
        </w:tc>
      </w:tr>
      <w:tr w:rsidR="00EC0B5E" w:rsidRPr="00DF2E6D" w14:paraId="541FEBCB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0ADBF14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V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32C3648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56746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0CF3F93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57555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06AD787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KNH1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47F36F3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DL049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60FF09E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KRE9 homolog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332B596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4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.5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21119BA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2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3B8C802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8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181E0E8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34</w:t>
            </w:r>
            <w:r w:rsidRPr="00DF2E6D">
              <w:rPr>
                <w:sz w:val="16"/>
                <w:szCs w:val="16"/>
              </w:rPr>
              <w:t>E-28</w:t>
            </w:r>
          </w:p>
        </w:tc>
      </w:tr>
      <w:tr w:rsidR="00EC0B5E" w:rsidRPr="00DF2E6D" w14:paraId="634C20C3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67A59EA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57C4CA6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78219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3394D74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79349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7013E282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PDS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45E59102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DR113C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12F8D64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2-kDa nuclear protein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6F40AEB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7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.9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1F7A9AC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2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1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3D90ECC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8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7BD9883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49</w:t>
            </w:r>
            <w:r w:rsidRPr="00DF2E6D">
              <w:rPr>
                <w:sz w:val="16"/>
                <w:szCs w:val="16"/>
              </w:rPr>
              <w:t>E-38</w:t>
            </w:r>
          </w:p>
        </w:tc>
      </w:tr>
      <w:tr w:rsidR="00EC0B5E" w:rsidRPr="00DF2E6D" w14:paraId="56388500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7A91D73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47FB4FC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37587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0F30284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39464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45864BB1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PUT4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4C12909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OR348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7F4252D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utative proline-specific permease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2E70D55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6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5.7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39B5B00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5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0A2F616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8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56B76F5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18</w:t>
            </w:r>
            <w:r w:rsidRPr="00DF2E6D">
              <w:rPr>
                <w:sz w:val="16"/>
                <w:szCs w:val="16"/>
              </w:rPr>
              <w:t>E-18</w:t>
            </w:r>
          </w:p>
        </w:tc>
      </w:tr>
      <w:tr w:rsidR="00EC0B5E" w:rsidRPr="00DF2E6D" w14:paraId="6883F597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515323A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7D8B583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25859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65C3352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27010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0CDBF66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OX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6D88E5A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ML027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37DFD4E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sz w:val="16"/>
                <w:szCs w:val="16"/>
              </w:rPr>
              <w:t>Homeobox</w:t>
            </w:r>
            <w:proofErr w:type="spellEnd"/>
            <w:r w:rsidRPr="00DF2E6D">
              <w:rPr>
                <w:sz w:val="16"/>
                <w:szCs w:val="16"/>
              </w:rPr>
              <w:t>-domain containing protein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20F828B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7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7.6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6B3DE8A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3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0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41139DD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8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289B4A7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01</w:t>
            </w:r>
            <w:r w:rsidRPr="00DF2E6D">
              <w:rPr>
                <w:sz w:val="16"/>
                <w:szCs w:val="16"/>
              </w:rPr>
              <w:t>E-40</w:t>
            </w:r>
          </w:p>
        </w:tc>
      </w:tr>
      <w:tr w:rsidR="00EC0B5E" w:rsidRPr="00DF2E6D" w14:paraId="43586687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29719D9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06B672E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57246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20620C3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58829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6C7B51B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OL019W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51FB2BC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OL019W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2BCC529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rotein of unknown function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5888E25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3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5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165EFC2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3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54FBCC3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9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5AD548D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32</w:t>
            </w:r>
            <w:r w:rsidRPr="00DF2E6D">
              <w:rPr>
                <w:sz w:val="16"/>
                <w:szCs w:val="16"/>
              </w:rPr>
              <w:t>E-45</w:t>
            </w:r>
          </w:p>
        </w:tc>
      </w:tr>
      <w:tr w:rsidR="00EC0B5E" w:rsidRPr="00DF2E6D" w14:paraId="5472194E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31621DA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X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1C17D2D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0415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58FFD5F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2874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69C08BD1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AXL2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1AC0D361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IL140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7279ECC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Localizes to the plasma membrane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4A7D858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5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8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4C777F6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2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1F5F6E9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9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2B220DA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83</w:t>
            </w:r>
            <w:r w:rsidRPr="00DF2E6D">
              <w:rPr>
                <w:sz w:val="16"/>
                <w:szCs w:val="16"/>
              </w:rPr>
              <w:t>E-33</w:t>
            </w:r>
          </w:p>
        </w:tc>
      </w:tr>
      <w:tr w:rsidR="00EC0B5E" w:rsidRPr="00DF2E6D" w14:paraId="5A3F9193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38419F2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V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4884530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72749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1771C03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74293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01E77F7C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DUN1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29125D7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DL101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40975DA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rotein kinase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09F13AA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7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.2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0663976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7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35B3D42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4.9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4EDEF3E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.02</w:t>
            </w:r>
            <w:r w:rsidRPr="00DF2E6D">
              <w:rPr>
                <w:sz w:val="16"/>
                <w:szCs w:val="16"/>
              </w:rPr>
              <w:t>E-37</w:t>
            </w:r>
          </w:p>
        </w:tc>
      </w:tr>
      <w:tr w:rsidR="00EC0B5E" w:rsidRPr="00DF2E6D" w14:paraId="7AEC6113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53C0982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1E99212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41348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73989B1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41710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4083CD94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CGR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1B726E06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GL029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0FF3AC0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Weak similarity to human chromatin assembly factor I p150 chain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121C60B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4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3.3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65B6245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6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9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179D06B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0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7E1807B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.22</w:t>
            </w:r>
            <w:r w:rsidRPr="00DF2E6D">
              <w:rPr>
                <w:sz w:val="16"/>
                <w:szCs w:val="16"/>
              </w:rPr>
              <w:t>E-35</w:t>
            </w:r>
          </w:p>
        </w:tc>
      </w:tr>
      <w:tr w:rsidR="00EC0B5E" w:rsidRPr="00DF2E6D" w14:paraId="3484603B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59550A4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V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2E77AFF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07536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40A75C3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08876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6F89ABF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LYS9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0F979BA5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NR050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463ACC4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sz w:val="16"/>
                <w:szCs w:val="16"/>
              </w:rPr>
              <w:t>Saccharopine</w:t>
            </w:r>
            <w:proofErr w:type="spellEnd"/>
            <w:r w:rsidRPr="00DF2E6D">
              <w:rPr>
                <w:sz w:val="16"/>
                <w:szCs w:val="16"/>
              </w:rPr>
              <w:t xml:space="preserve"> dehydrogena</w:t>
            </w:r>
            <w:r>
              <w:rPr>
                <w:sz w:val="16"/>
                <w:szCs w:val="16"/>
              </w:rPr>
              <w:t>se (NADP+, L-glutamate forming)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58BC8B2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62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6.6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54322CB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0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.2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23E9ECA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2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6029894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.52E-72</w:t>
            </w:r>
          </w:p>
        </w:tc>
      </w:tr>
      <w:tr w:rsidR="00EC0B5E" w:rsidRPr="00DF2E6D" w14:paraId="4DE672F5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556C7F7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3E61DAE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6917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4B16D8D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41500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468A31B5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HSL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3EA1D907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KL101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620FA71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utative protein kina</w:t>
            </w:r>
            <w:r>
              <w:rPr>
                <w:sz w:val="16"/>
                <w:szCs w:val="16"/>
              </w:rPr>
              <w:t xml:space="preserve">se homologous to S. </w:t>
            </w:r>
            <w:proofErr w:type="spellStart"/>
            <w:r>
              <w:rPr>
                <w:sz w:val="16"/>
                <w:szCs w:val="16"/>
              </w:rPr>
              <w:t>pombe</w:t>
            </w:r>
            <w:proofErr w:type="spellEnd"/>
            <w:r>
              <w:rPr>
                <w:sz w:val="16"/>
                <w:szCs w:val="16"/>
              </w:rPr>
              <w:t xml:space="preserve"> cdr1 </w:t>
            </w:r>
            <w:r w:rsidRPr="00DF2E6D">
              <w:rPr>
                <w:sz w:val="16"/>
                <w:szCs w:val="16"/>
              </w:rPr>
              <w:t>nim1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0D89735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4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.8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6D19EE7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7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0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16DD8D9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2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4C8CBAC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.62</w:t>
            </w:r>
            <w:r w:rsidRPr="00DF2E6D">
              <w:rPr>
                <w:sz w:val="16"/>
                <w:szCs w:val="16"/>
              </w:rPr>
              <w:t>E-34</w:t>
            </w:r>
          </w:p>
        </w:tc>
      </w:tr>
      <w:tr w:rsidR="00EC0B5E" w:rsidRPr="00DF2E6D" w14:paraId="725044CF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1CD4F4D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30C20C7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45844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1F65E13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46851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227DD19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FDO1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4FDEB385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MR144W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2D99E67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rotein involved in directionality of mating type switching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042AFAF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3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5.3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7FEB5F4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7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03B2F67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2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03A52A3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.51</w:t>
            </w:r>
            <w:r w:rsidRPr="00DF2E6D">
              <w:rPr>
                <w:sz w:val="16"/>
                <w:szCs w:val="16"/>
              </w:rPr>
              <w:t>E-26</w:t>
            </w:r>
          </w:p>
        </w:tc>
      </w:tr>
      <w:tr w:rsidR="00EC0B5E" w:rsidRPr="00DF2E6D" w14:paraId="40A18985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0C6C9D1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3DD2E70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64893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5EF6AEF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66263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38A24FDC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EEB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45DE6B8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PL095C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00CF4A1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sz w:val="16"/>
                <w:szCs w:val="16"/>
              </w:rPr>
              <w:t>Acyl-coenzymeA:ethanol</w:t>
            </w:r>
            <w:proofErr w:type="spellEnd"/>
            <w:r w:rsidRPr="00DF2E6D">
              <w:rPr>
                <w:sz w:val="16"/>
                <w:szCs w:val="16"/>
              </w:rPr>
              <w:t xml:space="preserve"> O-acyltransferase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2B5A5BD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32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6.5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4481971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5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7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3A8DAF0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3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68813A2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03</w:t>
            </w:r>
            <w:r w:rsidRPr="00DF2E6D">
              <w:rPr>
                <w:sz w:val="16"/>
                <w:szCs w:val="16"/>
              </w:rPr>
              <w:t>E-60</w:t>
            </w:r>
          </w:p>
        </w:tc>
      </w:tr>
      <w:tr w:rsidR="00EC0B5E" w:rsidRPr="00DF2E6D" w14:paraId="0E7F3534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10257D8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V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094C443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97086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4DE2762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97862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03DAC302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POL30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7A77D03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R088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617C639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sz w:val="16"/>
                <w:szCs w:val="16"/>
              </w:rPr>
              <w:t>Profilerating</w:t>
            </w:r>
            <w:proofErr w:type="spellEnd"/>
            <w:r w:rsidRPr="00DF2E6D">
              <w:rPr>
                <w:sz w:val="16"/>
                <w:szCs w:val="16"/>
              </w:rPr>
              <w:t xml:space="preserve"> cell nuclear antigen (PCNA</w:t>
            </w:r>
            <w:r>
              <w:rPr>
                <w:sz w:val="16"/>
                <w:szCs w:val="16"/>
              </w:rPr>
              <w:t>)</w:t>
            </w:r>
            <w:r w:rsidRPr="00DF2E6D">
              <w:rPr>
                <w:sz w:val="16"/>
                <w:szCs w:val="16"/>
              </w:rPr>
              <w:t xml:space="preserve"> 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7C0570F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57.7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4.3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77CACCA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8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.9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3A1918B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4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6FD6621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48</w:t>
            </w:r>
            <w:r w:rsidRPr="00DF2E6D">
              <w:rPr>
                <w:sz w:val="16"/>
                <w:szCs w:val="16"/>
              </w:rPr>
              <w:t>E-39</w:t>
            </w:r>
          </w:p>
        </w:tc>
      </w:tr>
      <w:tr w:rsidR="00EC0B5E" w:rsidRPr="00DF2E6D" w14:paraId="0B2E3569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4128BBC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52B8510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8344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040958E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0713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75A55EB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ACO2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642EFAB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JL200C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79559B9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Putative mitochondrial </w:t>
            </w:r>
            <w:proofErr w:type="spellStart"/>
            <w:r w:rsidRPr="00DF2E6D">
              <w:rPr>
                <w:sz w:val="16"/>
                <w:szCs w:val="16"/>
              </w:rPr>
              <w:t>aconitase</w:t>
            </w:r>
            <w:proofErr w:type="spellEnd"/>
            <w:r w:rsidRPr="00DF2E6D">
              <w:rPr>
                <w:sz w:val="16"/>
                <w:szCs w:val="16"/>
              </w:rPr>
              <w:t xml:space="preserve"> isozyme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643EF0E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15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6.0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5DABDFD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1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1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25B7683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4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0824E9E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56</w:t>
            </w:r>
            <w:r w:rsidRPr="00DF2E6D">
              <w:rPr>
                <w:sz w:val="16"/>
                <w:szCs w:val="16"/>
              </w:rPr>
              <w:t>E-58</w:t>
            </w:r>
          </w:p>
        </w:tc>
      </w:tr>
      <w:tr w:rsidR="00EC0B5E" w:rsidRPr="00DF2E6D" w14:paraId="1D726D40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06C3C59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1F80713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63176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1D846E1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65695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7C809F7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RBH2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6D7308D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JR030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71266A1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utative protein of unknown function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69C082F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9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3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196D27C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6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0B9AF1C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4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523A30E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75</w:t>
            </w:r>
            <w:r w:rsidRPr="00DF2E6D">
              <w:rPr>
                <w:sz w:val="16"/>
                <w:szCs w:val="16"/>
              </w:rPr>
              <w:t>E-31</w:t>
            </w:r>
          </w:p>
        </w:tc>
      </w:tr>
      <w:tr w:rsidR="00EC0B5E" w:rsidRPr="00DF2E6D" w14:paraId="6F9A7EA7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49D6029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322E72F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46194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3AFD16D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47399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1A6311C6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IRC7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65ADAB9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FR055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529C0DA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Beta-</w:t>
            </w:r>
            <w:proofErr w:type="spellStart"/>
            <w:r w:rsidRPr="00DF2E6D">
              <w:rPr>
                <w:sz w:val="16"/>
                <w:szCs w:val="16"/>
              </w:rPr>
              <w:t>lyase</w:t>
            </w:r>
            <w:proofErr w:type="spellEnd"/>
            <w:r w:rsidRPr="00DF2E6D">
              <w:rPr>
                <w:sz w:val="16"/>
                <w:szCs w:val="16"/>
              </w:rPr>
              <w:t xml:space="preserve"> involved in the production of thiols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47C4A50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8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.2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5DFC8DF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7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3CDFC11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4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6F000A5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46</w:t>
            </w:r>
            <w:r w:rsidRPr="00DF2E6D">
              <w:rPr>
                <w:sz w:val="16"/>
                <w:szCs w:val="16"/>
              </w:rPr>
              <w:t>E-34</w:t>
            </w:r>
          </w:p>
        </w:tc>
      </w:tr>
      <w:tr w:rsidR="00EC0B5E" w:rsidRPr="00DF2E6D" w14:paraId="7434958A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14F9CA0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4DC81DA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3489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112732F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3884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27DBF625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HTB2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3C7EA1F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BL002W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61174C6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Histone H2B (HTB1 and HTB2 code for nearly identical proteins)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55D9F70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683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69.9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25E7E1C7" w14:textId="425896B8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42.7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>133.2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4BCD554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5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1F4D514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39</w:t>
            </w:r>
            <w:r w:rsidRPr="00DF2E6D">
              <w:rPr>
                <w:sz w:val="16"/>
                <w:szCs w:val="16"/>
              </w:rPr>
              <w:t>E-66</w:t>
            </w:r>
          </w:p>
        </w:tc>
      </w:tr>
      <w:tr w:rsidR="00EC0B5E" w:rsidRPr="00DF2E6D" w14:paraId="2D6F3BEE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2059D38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3114E0B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40512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08FEDF2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41426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34C36D87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CDC2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484D9AC6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OR074C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643789C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Thymidylate synthase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41AC733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4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9.2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0FCC4D5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0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9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2BBEAB1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5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4CB7421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.46</w:t>
            </w:r>
            <w:r w:rsidRPr="00DF2E6D">
              <w:rPr>
                <w:sz w:val="16"/>
                <w:szCs w:val="16"/>
              </w:rPr>
              <w:t>E-33</w:t>
            </w:r>
          </w:p>
        </w:tc>
      </w:tr>
      <w:tr w:rsidR="00EC0B5E" w:rsidRPr="00DF2E6D" w14:paraId="27C42E7E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1F5AEF8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7EA4E91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8727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178FBEC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39494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00977A0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SVS1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4E31BAF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PL163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64DF17D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erine and threonine rich protein.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5DA32EB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58.6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8.0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5843C32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8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7.3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3AA26A2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6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03CE98A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.70</w:t>
            </w:r>
            <w:r w:rsidRPr="00DF2E6D">
              <w:rPr>
                <w:sz w:val="16"/>
                <w:szCs w:val="16"/>
              </w:rPr>
              <w:t>E-39</w:t>
            </w:r>
          </w:p>
        </w:tc>
      </w:tr>
      <w:tr w:rsidR="00EC0B5E" w:rsidRPr="00DF2E6D" w14:paraId="315ADB48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2C38651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V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0A8B5B4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06937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1F3A966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09589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25A8C9CE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DBP2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5752BC4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NL112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1C0CC9F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TP-dependent RNA helicase of DEAD box family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31AD56C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4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4.1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61E7242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4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.4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7B61C7E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7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713FA2F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02</w:t>
            </w:r>
            <w:r w:rsidRPr="00DF2E6D">
              <w:rPr>
                <w:sz w:val="16"/>
                <w:szCs w:val="16"/>
              </w:rPr>
              <w:t>E-35</w:t>
            </w:r>
          </w:p>
        </w:tc>
      </w:tr>
      <w:tr w:rsidR="00EC0B5E" w:rsidRPr="00DF2E6D" w14:paraId="2E55D9E5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059B2A0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2CA741D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05067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2795373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07733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2273DA4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RNR1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5188959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ER070W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7FE0124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Ribonucleotide reductase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522B209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77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51.7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5B8EFEA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0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7.7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17CB26E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8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67A1340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.36</w:t>
            </w:r>
            <w:r w:rsidRPr="00DF2E6D">
              <w:rPr>
                <w:sz w:val="16"/>
                <w:szCs w:val="16"/>
              </w:rPr>
              <w:t>E-09</w:t>
            </w:r>
          </w:p>
        </w:tc>
      </w:tr>
      <w:tr w:rsidR="00EC0B5E" w:rsidRPr="00DF2E6D" w14:paraId="016F007A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2E94E88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21A86D3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55392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5571997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56429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021A1C1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SUR4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3EB4635D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LR372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2954CBC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Required for conversion of 24-carbon fatty acids to 26-carbon species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351AEF8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87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53.3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65640481" w14:textId="79EF8AA2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5.7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 w:rsidR="00C94A2A">
              <w:rPr>
                <w:sz w:val="16"/>
                <w:szCs w:val="16"/>
              </w:rPr>
              <w:t xml:space="preserve"> 2.1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490DA95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5.9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2C27798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.30E-62</w:t>
            </w:r>
          </w:p>
        </w:tc>
      </w:tr>
      <w:tr w:rsidR="00EC0B5E" w:rsidRPr="00DF2E6D" w14:paraId="27CB2F22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1A71EB2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1F576F7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2522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785D13D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4180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25CE35B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CLN2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72EFAE94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PL256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700962B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G(sub)1 cyclin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331C151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6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8.4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5762DA4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0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065C4FA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6.3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1E68713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.10E-41</w:t>
            </w:r>
          </w:p>
        </w:tc>
      </w:tr>
      <w:tr w:rsidR="00EC0B5E" w:rsidRPr="00DF2E6D" w14:paraId="70764C87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38DBE60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I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6714304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17562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0C8CBAD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19325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0DE84936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SAM3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234D4934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PL274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66FE064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trong similarity to amino-acid transport proteins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3A4419C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1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0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619DB96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2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7ADEF45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6.3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5650AFD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.04E-38</w:t>
            </w:r>
          </w:p>
        </w:tc>
      </w:tr>
      <w:tr w:rsidR="00EC0B5E" w:rsidRPr="00DF2E6D" w14:paraId="04094D92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0562C23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38C0A20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00540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511594C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02345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43FA72A2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GAP1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7A0C9BD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KR039W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50C3BC5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General amino acid perme</w:t>
            </w:r>
            <w:r>
              <w:rPr>
                <w:sz w:val="16"/>
                <w:szCs w:val="16"/>
              </w:rPr>
              <w:t>ase, proton symport transporter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001DD7E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73.1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88.6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13EFD75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21.7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.2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7325D19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6.4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0CE68F0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.16E-92</w:t>
            </w:r>
          </w:p>
        </w:tc>
      </w:tr>
      <w:tr w:rsidR="00EC0B5E" w:rsidRPr="00DF2E6D" w14:paraId="1CB0B8AA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73F1879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V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13EBBCD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3384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55B8703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4223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1FB63F0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PCL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2D9CE734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NL289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775E92C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G(sub)1 cyclin that associates with PHO85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0232A54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78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.8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6BFC6B4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1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.8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4DACDA7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6.7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7B44E27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.08E-86</w:t>
            </w:r>
          </w:p>
        </w:tc>
      </w:tr>
      <w:tr w:rsidR="00EC0B5E" w:rsidRPr="00DF2E6D" w14:paraId="405BC89F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42A9058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V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69461FF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80167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42449C8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81201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5D367695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CSI2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0D70162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OL007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200EE92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</w:t>
            </w:r>
            <w:r w:rsidRPr="00DF2E6D">
              <w:rPr>
                <w:sz w:val="16"/>
                <w:szCs w:val="16"/>
              </w:rPr>
              <w:t>tructural c</w:t>
            </w:r>
            <w:r>
              <w:rPr>
                <w:sz w:val="16"/>
                <w:szCs w:val="16"/>
              </w:rPr>
              <w:t xml:space="preserve">omponent of the chitin synthase </w:t>
            </w:r>
            <w:r w:rsidRPr="00DF2E6D">
              <w:rPr>
                <w:sz w:val="16"/>
                <w:szCs w:val="16"/>
              </w:rPr>
              <w:t>3 complex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77144BB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16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1.8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60A9D30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6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3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6E11465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7.3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27C4B4E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.17E-66</w:t>
            </w:r>
          </w:p>
        </w:tc>
      </w:tr>
      <w:tr w:rsidR="00EC0B5E" w:rsidRPr="00DF2E6D" w14:paraId="030DFD32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1C2C4E0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6ABA73A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12836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0DF4ADD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13984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7EBD9320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RAD27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49C22F2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KL113C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3997E72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 xml:space="preserve">42 </w:t>
            </w:r>
            <w:proofErr w:type="spellStart"/>
            <w:r w:rsidRPr="00DF2E6D">
              <w:rPr>
                <w:sz w:val="16"/>
                <w:szCs w:val="16"/>
              </w:rPr>
              <w:t>kDa</w:t>
            </w:r>
            <w:proofErr w:type="spellEnd"/>
            <w:r w:rsidRPr="00DF2E6D">
              <w:rPr>
                <w:sz w:val="16"/>
                <w:szCs w:val="16"/>
              </w:rPr>
              <w:t xml:space="preserve"> 5' to 3' exonuclease required for Okazaki fragment processing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138C746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5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8.9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0E5B539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9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60A2811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7.3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553F939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.20E-52</w:t>
            </w:r>
          </w:p>
        </w:tc>
      </w:tr>
      <w:tr w:rsidR="00EC0B5E" w:rsidRPr="00DF2E6D" w14:paraId="73DC4F1B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4AB72BD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lastRenderedPageBreak/>
              <w:t>Se</w:t>
            </w:r>
            <w:r w:rsidRPr="00DF2E6D">
              <w:rPr>
                <w:sz w:val="16"/>
                <w:szCs w:val="16"/>
              </w:rPr>
              <w:t>CHRXI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701AF98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12599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55E2C57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14092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77BF67E2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TOS4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050145A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LR183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1CD92D7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Similarity to YDR501w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52B32C3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1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8.5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3EB413F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3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1D6EF0B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7.7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4414FA8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.04E-60</w:t>
            </w:r>
          </w:p>
        </w:tc>
      </w:tr>
      <w:tr w:rsidR="00EC0B5E" w:rsidRPr="00DF2E6D" w14:paraId="1126A6B4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65D3A9E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04290C4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96815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35C9F7E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98143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20395F5F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STD1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540C874B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OR047C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7FAF228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Dosage-dependent modulator of glucose repression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7CCCB6E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5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4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5491097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2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5B25F75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7.8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5A8DE8B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.10E-51</w:t>
            </w:r>
          </w:p>
        </w:tc>
      </w:tr>
      <w:tr w:rsidR="00EC0B5E" w:rsidRPr="00DF2E6D" w14:paraId="7A497C6B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12D60D8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V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38D1A81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41107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5E2B69F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42810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428C946D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MCD1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2626EAD2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DL003W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3E0B503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Mitotic </w:t>
            </w:r>
            <w:proofErr w:type="spellStart"/>
            <w:r>
              <w:rPr>
                <w:sz w:val="16"/>
                <w:szCs w:val="16"/>
              </w:rPr>
              <w:t>omosome</w:t>
            </w:r>
            <w:proofErr w:type="spellEnd"/>
            <w:r>
              <w:rPr>
                <w:sz w:val="16"/>
                <w:szCs w:val="16"/>
              </w:rPr>
              <w:t xml:space="preserve"> Determinant</w:t>
            </w:r>
            <w:r w:rsidRPr="00DF2E6D">
              <w:rPr>
                <w:sz w:val="16"/>
                <w:szCs w:val="16"/>
              </w:rPr>
              <w:t xml:space="preserve">; similar to </w:t>
            </w:r>
            <w:r w:rsidRPr="00EA7C8B">
              <w:rPr>
                <w:i/>
                <w:sz w:val="16"/>
                <w:szCs w:val="16"/>
              </w:rPr>
              <w:t xml:space="preserve">S. </w:t>
            </w:r>
            <w:proofErr w:type="spellStart"/>
            <w:r w:rsidRPr="00EA7C8B">
              <w:rPr>
                <w:i/>
                <w:sz w:val="16"/>
                <w:szCs w:val="16"/>
              </w:rPr>
              <w:t>pombe</w:t>
            </w:r>
            <w:proofErr w:type="spellEnd"/>
            <w:r w:rsidRPr="00EA7C8B">
              <w:rPr>
                <w:i/>
                <w:sz w:val="16"/>
                <w:szCs w:val="16"/>
              </w:rPr>
              <w:t xml:space="preserve"> RAD21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5311CE6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1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4.1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6D27757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0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1DD25DB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8.2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2A61857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.54E-51</w:t>
            </w:r>
          </w:p>
        </w:tc>
      </w:tr>
      <w:tr w:rsidR="00EC0B5E" w:rsidRPr="00DF2E6D" w14:paraId="2587B3FD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7037076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V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0A25233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1224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4DC3B7A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1532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6868C1D4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TOS6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15E0C526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NL300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6AF8023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Hypothetical protein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4779054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56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8.8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08CBD81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2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1.7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0F2DFB1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9.1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7207850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.20E-09</w:t>
            </w:r>
          </w:p>
        </w:tc>
      </w:tr>
      <w:tr w:rsidR="00EC0B5E" w:rsidRPr="00DF2E6D" w14:paraId="2189AB26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6210C55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V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387002B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3671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3C25B57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4813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0DB0A2C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DL211C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4C6082E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YDL211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2D89D77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Protein of unknown function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1C1CC9E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6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2.8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17796CB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.4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2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284BA5B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10.7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7921D23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.21E-53</w:t>
            </w:r>
          </w:p>
        </w:tc>
      </w:tr>
      <w:tr w:rsidR="00EC0B5E" w:rsidRPr="00DF2E6D" w14:paraId="45518DDC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3977825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X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38CFD33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93149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17E5D04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493970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6672EBBC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DAL80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61CA65E2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KR034W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2CB38018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Negative regulator of multiple nitrogen catabolic genes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7D45EF4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5.8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4.4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7EF8AF4F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.1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6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256A5F1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12.3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7CCFA74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.69E-34</w:t>
            </w:r>
          </w:p>
        </w:tc>
      </w:tr>
      <w:tr w:rsidR="00EC0B5E" w:rsidRPr="00DF2E6D" w14:paraId="5EB0DB34" w14:textId="77777777" w:rsidTr="00C94A2A">
        <w:trPr>
          <w:trHeight w:val="288"/>
        </w:trPr>
        <w:tc>
          <w:tcPr>
            <w:tcW w:w="917" w:type="dxa"/>
            <w:shd w:val="clear" w:color="auto" w:fill="C9C9C9" w:themeFill="accent3" w:themeFillTint="99"/>
            <w:noWrap/>
            <w:hideMark/>
          </w:tcPr>
          <w:p w14:paraId="64BC11F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II</w:t>
            </w:r>
            <w:proofErr w:type="spellEnd"/>
          </w:p>
        </w:tc>
        <w:tc>
          <w:tcPr>
            <w:tcW w:w="811" w:type="dxa"/>
            <w:shd w:val="clear" w:color="auto" w:fill="C9C9C9" w:themeFill="accent3" w:themeFillTint="99"/>
            <w:noWrap/>
            <w:hideMark/>
          </w:tcPr>
          <w:p w14:paraId="1E09A01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25500</w:t>
            </w:r>
          </w:p>
        </w:tc>
        <w:tc>
          <w:tcPr>
            <w:tcW w:w="810" w:type="dxa"/>
            <w:shd w:val="clear" w:color="auto" w:fill="C9C9C9" w:themeFill="accent3" w:themeFillTint="99"/>
            <w:noWrap/>
            <w:hideMark/>
          </w:tcPr>
          <w:p w14:paraId="724FAC7B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930622</w:t>
            </w:r>
          </w:p>
        </w:tc>
        <w:tc>
          <w:tcPr>
            <w:tcW w:w="1073" w:type="dxa"/>
            <w:shd w:val="clear" w:color="auto" w:fill="C9C9C9" w:themeFill="accent3" w:themeFillTint="99"/>
            <w:noWrap/>
            <w:hideMark/>
          </w:tcPr>
          <w:p w14:paraId="7598DCDF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HXT3</w:t>
            </w:r>
          </w:p>
        </w:tc>
        <w:tc>
          <w:tcPr>
            <w:tcW w:w="1044" w:type="dxa"/>
            <w:shd w:val="clear" w:color="auto" w:fill="C9C9C9" w:themeFill="accent3" w:themeFillTint="99"/>
            <w:noWrap/>
            <w:hideMark/>
          </w:tcPr>
          <w:p w14:paraId="045E5053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DR345C</w:t>
            </w:r>
          </w:p>
        </w:tc>
        <w:tc>
          <w:tcPr>
            <w:tcW w:w="4581" w:type="dxa"/>
            <w:shd w:val="clear" w:color="auto" w:fill="C9C9C9" w:themeFill="accent3" w:themeFillTint="99"/>
            <w:noWrap/>
            <w:hideMark/>
          </w:tcPr>
          <w:p w14:paraId="313C36A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Low-affinity glucose transporter</w:t>
            </w:r>
          </w:p>
        </w:tc>
        <w:tc>
          <w:tcPr>
            <w:tcW w:w="1217" w:type="dxa"/>
            <w:shd w:val="clear" w:color="auto" w:fill="C9C9C9" w:themeFill="accent3" w:themeFillTint="99"/>
            <w:noWrap/>
            <w:hideMark/>
          </w:tcPr>
          <w:p w14:paraId="6E0873FC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541.0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73.3</w:t>
            </w:r>
          </w:p>
        </w:tc>
        <w:tc>
          <w:tcPr>
            <w:tcW w:w="1149" w:type="dxa"/>
            <w:shd w:val="clear" w:color="auto" w:fill="C9C9C9" w:themeFill="accent3" w:themeFillTint="99"/>
            <w:noWrap/>
            <w:hideMark/>
          </w:tcPr>
          <w:p w14:paraId="55567EE9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34.7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8</w:t>
            </w:r>
          </w:p>
        </w:tc>
        <w:tc>
          <w:tcPr>
            <w:tcW w:w="684" w:type="dxa"/>
            <w:shd w:val="clear" w:color="auto" w:fill="C9C9C9" w:themeFill="accent3" w:themeFillTint="99"/>
            <w:noWrap/>
            <w:hideMark/>
          </w:tcPr>
          <w:p w14:paraId="724F8DE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15.6</w:t>
            </w:r>
          </w:p>
        </w:tc>
        <w:tc>
          <w:tcPr>
            <w:tcW w:w="890" w:type="dxa"/>
            <w:shd w:val="clear" w:color="auto" w:fill="C9C9C9" w:themeFill="accent3" w:themeFillTint="99"/>
            <w:noWrap/>
            <w:hideMark/>
          </w:tcPr>
          <w:p w14:paraId="7104C2C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.55E-163</w:t>
            </w:r>
          </w:p>
        </w:tc>
      </w:tr>
      <w:tr w:rsidR="00EC0B5E" w:rsidRPr="00DF2E6D" w14:paraId="37E24FF3" w14:textId="77777777" w:rsidTr="00C94A2A">
        <w:trPr>
          <w:trHeight w:val="288"/>
        </w:trPr>
        <w:tc>
          <w:tcPr>
            <w:tcW w:w="917" w:type="dxa"/>
            <w:shd w:val="clear" w:color="auto" w:fill="EDEDED" w:themeFill="accent3" w:themeFillTint="33"/>
            <w:noWrap/>
            <w:hideMark/>
          </w:tcPr>
          <w:p w14:paraId="41D6396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</w:t>
            </w:r>
            <w:proofErr w:type="spellEnd"/>
          </w:p>
        </w:tc>
        <w:tc>
          <w:tcPr>
            <w:tcW w:w="811" w:type="dxa"/>
            <w:shd w:val="clear" w:color="auto" w:fill="EDEDED" w:themeFill="accent3" w:themeFillTint="33"/>
            <w:noWrap/>
            <w:hideMark/>
          </w:tcPr>
          <w:p w14:paraId="5265D4C7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92475</w:t>
            </w:r>
          </w:p>
        </w:tc>
        <w:tc>
          <w:tcPr>
            <w:tcW w:w="810" w:type="dxa"/>
            <w:shd w:val="clear" w:color="auto" w:fill="EDEDED" w:themeFill="accent3" w:themeFillTint="33"/>
            <w:noWrap/>
            <w:hideMark/>
          </w:tcPr>
          <w:p w14:paraId="27A0A96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693617</w:t>
            </w:r>
          </w:p>
        </w:tc>
        <w:tc>
          <w:tcPr>
            <w:tcW w:w="1073" w:type="dxa"/>
            <w:shd w:val="clear" w:color="auto" w:fill="EDEDED" w:themeFill="accent3" w:themeFillTint="33"/>
            <w:noWrap/>
            <w:hideMark/>
          </w:tcPr>
          <w:p w14:paraId="598F25A9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CLB6</w:t>
            </w:r>
          </w:p>
        </w:tc>
        <w:tc>
          <w:tcPr>
            <w:tcW w:w="1044" w:type="dxa"/>
            <w:shd w:val="clear" w:color="auto" w:fill="EDEDED" w:themeFill="accent3" w:themeFillTint="33"/>
            <w:noWrap/>
            <w:hideMark/>
          </w:tcPr>
          <w:p w14:paraId="63A4B768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GR109C</w:t>
            </w:r>
          </w:p>
        </w:tc>
        <w:tc>
          <w:tcPr>
            <w:tcW w:w="4581" w:type="dxa"/>
            <w:shd w:val="clear" w:color="auto" w:fill="EDEDED" w:themeFill="accent3" w:themeFillTint="33"/>
            <w:noWrap/>
            <w:hideMark/>
          </w:tcPr>
          <w:p w14:paraId="411D0A04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B-type cyclin</w:t>
            </w:r>
          </w:p>
        </w:tc>
        <w:tc>
          <w:tcPr>
            <w:tcW w:w="1217" w:type="dxa"/>
            <w:shd w:val="clear" w:color="auto" w:fill="EDEDED" w:themeFill="accent3" w:themeFillTint="33"/>
            <w:noWrap/>
            <w:hideMark/>
          </w:tcPr>
          <w:p w14:paraId="12161140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1.3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3.7</w:t>
            </w:r>
          </w:p>
        </w:tc>
        <w:tc>
          <w:tcPr>
            <w:tcW w:w="1149" w:type="dxa"/>
            <w:shd w:val="clear" w:color="auto" w:fill="EDEDED" w:themeFill="accent3" w:themeFillTint="33"/>
            <w:noWrap/>
            <w:hideMark/>
          </w:tcPr>
          <w:p w14:paraId="73A076E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1.2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7</w:t>
            </w:r>
          </w:p>
        </w:tc>
        <w:tc>
          <w:tcPr>
            <w:tcW w:w="684" w:type="dxa"/>
            <w:shd w:val="clear" w:color="auto" w:fill="EDEDED" w:themeFill="accent3" w:themeFillTint="33"/>
            <w:noWrap/>
            <w:hideMark/>
          </w:tcPr>
          <w:p w14:paraId="6DFE4DA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17.6</w:t>
            </w:r>
          </w:p>
        </w:tc>
        <w:tc>
          <w:tcPr>
            <w:tcW w:w="890" w:type="dxa"/>
            <w:shd w:val="clear" w:color="auto" w:fill="EDEDED" w:themeFill="accent3" w:themeFillTint="33"/>
            <w:noWrap/>
            <w:hideMark/>
          </w:tcPr>
          <w:p w14:paraId="4FF65331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7.11E-37</w:t>
            </w:r>
          </w:p>
        </w:tc>
      </w:tr>
      <w:tr w:rsidR="00EC0B5E" w:rsidRPr="00DF2E6D" w14:paraId="6B9F677C" w14:textId="77777777" w:rsidTr="00C94A2A">
        <w:trPr>
          <w:trHeight w:val="288"/>
        </w:trPr>
        <w:tc>
          <w:tcPr>
            <w:tcW w:w="917" w:type="dxa"/>
            <w:tcBorders>
              <w:bottom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0021EC42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proofErr w:type="spellStart"/>
            <w:r w:rsidRPr="00DF2E6D">
              <w:rPr>
                <w:i/>
                <w:iCs/>
                <w:sz w:val="16"/>
                <w:szCs w:val="16"/>
              </w:rPr>
              <w:t>Se</w:t>
            </w:r>
            <w:r w:rsidRPr="00DF2E6D">
              <w:rPr>
                <w:sz w:val="16"/>
                <w:szCs w:val="16"/>
              </w:rPr>
              <w:t>CHRVII</w:t>
            </w:r>
            <w:proofErr w:type="spellEnd"/>
          </w:p>
        </w:tc>
        <w:tc>
          <w:tcPr>
            <w:tcW w:w="811" w:type="dxa"/>
            <w:tcBorders>
              <w:bottom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30713E53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92340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0370BF4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93290</w:t>
            </w:r>
          </w:p>
        </w:tc>
        <w:tc>
          <w:tcPr>
            <w:tcW w:w="1073" w:type="dxa"/>
            <w:tcBorders>
              <w:bottom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1767202D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RTA1</w:t>
            </w:r>
          </w:p>
        </w:tc>
        <w:tc>
          <w:tcPr>
            <w:tcW w:w="1044" w:type="dxa"/>
            <w:tcBorders>
              <w:bottom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6A4A0ADA" w14:textId="77777777" w:rsidR="00EC0B5E" w:rsidRPr="00DF2E6D" w:rsidRDefault="00EC0B5E" w:rsidP="00001B5E">
            <w:pPr>
              <w:rPr>
                <w:i/>
                <w:iCs/>
                <w:sz w:val="16"/>
                <w:szCs w:val="16"/>
              </w:rPr>
            </w:pPr>
            <w:r w:rsidRPr="00DF2E6D">
              <w:rPr>
                <w:i/>
                <w:iCs/>
                <w:sz w:val="16"/>
                <w:szCs w:val="16"/>
              </w:rPr>
              <w:t>YGR213C</w:t>
            </w:r>
          </w:p>
        </w:tc>
        <w:tc>
          <w:tcPr>
            <w:tcW w:w="4581" w:type="dxa"/>
            <w:tcBorders>
              <w:bottom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358F495A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Involved in 7-aminocholesterol resistance</w:t>
            </w:r>
          </w:p>
        </w:tc>
        <w:tc>
          <w:tcPr>
            <w:tcW w:w="1217" w:type="dxa"/>
            <w:tcBorders>
              <w:bottom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54FDDAB6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82.9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1.1</w:t>
            </w:r>
          </w:p>
        </w:tc>
        <w:tc>
          <w:tcPr>
            <w:tcW w:w="1149" w:type="dxa"/>
            <w:tcBorders>
              <w:bottom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29BC49DE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.5</w:t>
            </w:r>
            <w:r>
              <w:rPr>
                <w:sz w:val="16"/>
                <w:szCs w:val="16"/>
              </w:rPr>
              <w:t xml:space="preserve"> </w:t>
            </w:r>
            <w:r w:rsidRPr="00DB5957">
              <w:rPr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0.8</w:t>
            </w:r>
          </w:p>
        </w:tc>
        <w:tc>
          <w:tcPr>
            <w:tcW w:w="684" w:type="dxa"/>
            <w:tcBorders>
              <w:bottom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376A83A5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-33.2</w:t>
            </w:r>
          </w:p>
        </w:tc>
        <w:tc>
          <w:tcPr>
            <w:tcW w:w="890" w:type="dxa"/>
            <w:tcBorders>
              <w:bottom w:val="single" w:sz="4" w:space="0" w:color="auto"/>
            </w:tcBorders>
            <w:shd w:val="clear" w:color="auto" w:fill="C9C9C9" w:themeFill="accent3" w:themeFillTint="99"/>
            <w:noWrap/>
            <w:hideMark/>
          </w:tcPr>
          <w:p w14:paraId="0C491B0D" w14:textId="77777777" w:rsidR="00EC0B5E" w:rsidRPr="00DF2E6D" w:rsidRDefault="00EC0B5E" w:rsidP="00001B5E">
            <w:pPr>
              <w:rPr>
                <w:sz w:val="16"/>
                <w:szCs w:val="16"/>
              </w:rPr>
            </w:pPr>
            <w:r w:rsidRPr="00DF2E6D">
              <w:rPr>
                <w:sz w:val="16"/>
                <w:szCs w:val="16"/>
              </w:rPr>
              <w:t>2.70E-106</w:t>
            </w:r>
          </w:p>
        </w:tc>
      </w:tr>
    </w:tbl>
    <w:p w14:paraId="5D51EEDD" w14:textId="77777777" w:rsidR="00D862AD" w:rsidRPr="00D862AD" w:rsidRDefault="00D862AD"/>
    <w:p w14:paraId="2B458701" w14:textId="77777777" w:rsidR="00D862AD" w:rsidRPr="00D862AD" w:rsidRDefault="00D862AD"/>
    <w:p w14:paraId="2558E85D" w14:textId="77777777" w:rsidR="00D862AD" w:rsidRPr="00D862AD" w:rsidRDefault="00D862AD"/>
    <w:p w14:paraId="5ED6F7B3" w14:textId="77777777" w:rsidR="00D862AD" w:rsidRPr="00D862AD" w:rsidRDefault="00D862AD"/>
    <w:p w14:paraId="77E9658A" w14:textId="77777777" w:rsidR="00D862AD" w:rsidRPr="00D862AD" w:rsidRDefault="00D862AD"/>
    <w:p w14:paraId="4FE96554" w14:textId="77777777" w:rsidR="00D862AD" w:rsidRPr="00D862AD" w:rsidRDefault="00D862AD"/>
    <w:p w14:paraId="47E12DA5" w14:textId="77777777" w:rsidR="00D862AD" w:rsidRPr="00D862AD" w:rsidRDefault="00D862AD"/>
    <w:p w14:paraId="24A0DC86" w14:textId="77777777" w:rsidR="002761C3" w:rsidRPr="00D862AD" w:rsidRDefault="002761C3">
      <w:pPr>
        <w:rPr>
          <w:sz w:val="16"/>
          <w:szCs w:val="16"/>
        </w:rPr>
      </w:pPr>
    </w:p>
    <w:p w14:paraId="4A38C264" w14:textId="77777777" w:rsidR="00D862AD" w:rsidRPr="00D862AD" w:rsidRDefault="00D862AD">
      <w:pPr>
        <w:rPr>
          <w:sz w:val="16"/>
          <w:szCs w:val="16"/>
        </w:rPr>
        <w:sectPr w:rsidR="00D862AD" w:rsidRPr="00D862AD" w:rsidSect="00D862AD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D843026" w14:textId="15FD4AEF" w:rsidR="001D14A1" w:rsidRDefault="006708EF" w:rsidP="006A4533">
      <w:pPr>
        <w:rPr>
          <w:b/>
        </w:rPr>
      </w:pPr>
      <w:r>
        <w:rPr>
          <w:b/>
        </w:rPr>
        <w:lastRenderedPageBreak/>
        <w:t>Figure S8</w:t>
      </w:r>
      <w:r w:rsidR="001D14A1">
        <w:rPr>
          <w:b/>
        </w:rPr>
        <w:t xml:space="preserve">: </w:t>
      </w:r>
      <w:r w:rsidR="009268A2">
        <w:rPr>
          <w:b/>
        </w:rPr>
        <w:t xml:space="preserve">Comparison of divergent promoter </w:t>
      </w:r>
      <w:r w:rsidR="001F69E4">
        <w:rPr>
          <w:b/>
        </w:rPr>
        <w:t xml:space="preserve">elements </w:t>
      </w:r>
      <w:r w:rsidR="009268A2">
        <w:rPr>
          <w:b/>
        </w:rPr>
        <w:t xml:space="preserve">located </w:t>
      </w:r>
      <w:r w:rsidR="001F69E4">
        <w:rPr>
          <w:b/>
        </w:rPr>
        <w:t>near maltose</w:t>
      </w:r>
      <w:r w:rsidR="009268A2">
        <w:rPr>
          <w:b/>
        </w:rPr>
        <w:t xml:space="preserve"> transporter genes at </w:t>
      </w:r>
      <w:r w:rsidR="009268A2" w:rsidRPr="002761C3">
        <w:rPr>
          <w:b/>
          <w:i/>
        </w:rPr>
        <w:t>MAL</w:t>
      </w:r>
      <w:r w:rsidR="009268A2">
        <w:rPr>
          <w:b/>
        </w:rPr>
        <w:t xml:space="preserve"> loci </w:t>
      </w:r>
      <w:r w:rsidR="001F69E4">
        <w:rPr>
          <w:b/>
        </w:rPr>
        <w:t xml:space="preserve">of </w:t>
      </w:r>
      <w:r w:rsidR="009268A2" w:rsidRPr="002761C3">
        <w:rPr>
          <w:b/>
          <w:i/>
        </w:rPr>
        <w:t>S. cerevisiae</w:t>
      </w:r>
      <w:r w:rsidR="009268A2">
        <w:rPr>
          <w:b/>
        </w:rPr>
        <w:t xml:space="preserve"> and </w:t>
      </w:r>
      <w:r w:rsidR="009268A2" w:rsidRPr="002761C3">
        <w:rPr>
          <w:b/>
          <w:i/>
        </w:rPr>
        <w:t>S. eubayanus</w:t>
      </w:r>
      <w:r w:rsidR="009268A2">
        <w:rPr>
          <w:b/>
        </w:rPr>
        <w:t xml:space="preserve"> </w:t>
      </w:r>
      <w:r w:rsidR="00F10059">
        <w:rPr>
          <w:b/>
        </w:rPr>
        <w:t>CBS 12357</w:t>
      </w:r>
      <w:r w:rsidR="009268A2" w:rsidRPr="002761C3">
        <w:rPr>
          <w:b/>
          <w:vertAlign w:val="superscript"/>
        </w:rPr>
        <w:t>T</w:t>
      </w:r>
      <w:r w:rsidR="009268A2">
        <w:rPr>
          <w:b/>
        </w:rPr>
        <w:t>.</w:t>
      </w:r>
    </w:p>
    <w:p w14:paraId="53380DB3" w14:textId="77777777" w:rsidR="001D14A1" w:rsidRDefault="009268A2" w:rsidP="006A4533">
      <w:pPr>
        <w:rPr>
          <w:b/>
        </w:rPr>
      </w:pPr>
      <w:r>
        <w:rPr>
          <w:b/>
          <w:noProof/>
          <w:lang w:val="nl-NL" w:eastAsia="nl-NL"/>
        </w:rPr>
        <w:drawing>
          <wp:inline distT="0" distB="0" distL="0" distR="0" wp14:anchorId="79E082B0" wp14:editId="35029CC3">
            <wp:extent cx="5364480" cy="3932806"/>
            <wp:effectExtent l="0" t="0" r="762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9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4480" cy="39328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727B73" w14:textId="77777777" w:rsidR="001D14A1" w:rsidRDefault="001D14A1" w:rsidP="006A4533">
      <w:pPr>
        <w:rPr>
          <w:b/>
        </w:rPr>
      </w:pPr>
    </w:p>
    <w:p w14:paraId="4AF6A213" w14:textId="77777777" w:rsidR="001D14A1" w:rsidRDefault="001D14A1">
      <w:pPr>
        <w:rPr>
          <w:b/>
        </w:rPr>
      </w:pPr>
      <w:r>
        <w:rPr>
          <w:b/>
        </w:rPr>
        <w:br w:type="page"/>
      </w:r>
    </w:p>
    <w:p w14:paraId="5CFAB02E" w14:textId="525B60BB" w:rsidR="00C94A2A" w:rsidRPr="00C94A2A" w:rsidRDefault="00A101A7" w:rsidP="00C94A2A">
      <w:pPr>
        <w:rPr>
          <w:b/>
        </w:rPr>
      </w:pPr>
      <w:r>
        <w:rPr>
          <w:b/>
        </w:rPr>
        <w:lastRenderedPageBreak/>
        <w:t>Figure S9</w:t>
      </w:r>
      <w:r w:rsidR="002761C3" w:rsidRPr="002761C3">
        <w:rPr>
          <w:b/>
        </w:rPr>
        <w:t>:</w:t>
      </w:r>
      <w:r w:rsidR="002761C3">
        <w:rPr>
          <w:b/>
        </w:rPr>
        <w:t xml:space="preserve"> </w:t>
      </w:r>
      <w:r w:rsidR="00C94A2A" w:rsidRPr="004A7A30">
        <w:rPr>
          <w:b/>
        </w:rPr>
        <w:t xml:space="preserve">Characterization of the </w:t>
      </w:r>
      <w:r w:rsidR="00C94A2A" w:rsidRPr="004A7A30">
        <w:rPr>
          <w:b/>
          <w:i/>
        </w:rPr>
        <w:t>S. cerevisiae</w:t>
      </w:r>
      <w:r w:rsidR="00C94A2A" w:rsidRPr="004A7A30">
        <w:rPr>
          <w:b/>
        </w:rPr>
        <w:t xml:space="preserve"> strains (</w:t>
      </w:r>
      <w:r w:rsidR="00C94A2A" w:rsidRPr="004A7A30">
        <w:rPr>
          <w:rFonts w:ascii="Calibri" w:hAnsi="Calibri" w:cs="Calibri"/>
          <w:b/>
          <w:sz w:val="28"/>
          <w:szCs w:val="28"/>
          <w:lang w:val="en-GB"/>
        </w:rPr>
        <w:t>●</w:t>
      </w:r>
      <w:r w:rsidR="00C94A2A" w:rsidRPr="004A7A30">
        <w:rPr>
          <w:b/>
          <w:lang w:val="en-GB"/>
        </w:rPr>
        <w:t xml:space="preserve">) </w:t>
      </w:r>
      <w:r w:rsidR="00C94A2A" w:rsidRPr="004A7A30">
        <w:rPr>
          <w:b/>
        </w:rPr>
        <w:t xml:space="preserve">IMZ616 </w:t>
      </w:r>
      <w:r w:rsidR="00C94A2A" w:rsidRPr="004A7A30">
        <w:rPr>
          <w:b/>
        </w:rPr>
        <w:fldChar w:fldCharType="begin">
          <w:fldData xml:space="preserve">PEVuZE5vdGU+PENpdGU+PEF1dGhvcj5NYXJxdWVzPC9BdXRob3I+PFllYXI+MjAxODwvWWVhcj48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</w:fldData>
        </w:fldChar>
      </w:r>
      <w:r w:rsidR="00C94A2A" w:rsidRPr="004A7A30">
        <w:rPr>
          <w:b/>
        </w:rPr>
        <w:instrText xml:space="preserve"> ADDIN EN.CITE </w:instrText>
      </w:r>
      <w:r w:rsidR="00C94A2A" w:rsidRPr="004A7A30">
        <w:rPr>
          <w:b/>
        </w:rPr>
        <w:fldChar w:fldCharType="begin">
          <w:fldData xml:space="preserve">PEVuZE5vdGU+PENpdGU+PEF1dGhvcj5NYXJxdWVzPC9BdXRob3I+PFllYXI+MjAxODwvWWVhcj48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</w:fldData>
        </w:fldChar>
      </w:r>
      <w:r w:rsidR="00C94A2A" w:rsidRPr="004A7A30">
        <w:rPr>
          <w:b/>
        </w:rPr>
        <w:instrText xml:space="preserve"> ADDIN EN.CITE.DATA </w:instrText>
      </w:r>
      <w:r w:rsidR="00C94A2A" w:rsidRPr="004A7A30">
        <w:rPr>
          <w:b/>
        </w:rPr>
      </w:r>
      <w:r w:rsidR="00C94A2A" w:rsidRPr="004A7A30">
        <w:rPr>
          <w:b/>
        </w:rPr>
        <w:fldChar w:fldCharType="end"/>
      </w:r>
      <w:r w:rsidR="00C94A2A" w:rsidRPr="004A7A30">
        <w:rPr>
          <w:b/>
        </w:rPr>
      </w:r>
      <w:r w:rsidR="00C94A2A" w:rsidRPr="004A7A30">
        <w:rPr>
          <w:b/>
        </w:rPr>
        <w:fldChar w:fldCharType="separate"/>
      </w:r>
      <w:r w:rsidR="00C94A2A" w:rsidRPr="004A7A30">
        <w:rPr>
          <w:b/>
          <w:noProof/>
        </w:rPr>
        <w:t>(Marques</w:t>
      </w:r>
      <w:r w:rsidR="00C94A2A" w:rsidRPr="004A7A30">
        <w:rPr>
          <w:b/>
          <w:i/>
          <w:noProof/>
        </w:rPr>
        <w:t xml:space="preserve"> et al.</w:t>
      </w:r>
      <w:r w:rsidR="00C94A2A" w:rsidRPr="004A7A30">
        <w:rPr>
          <w:b/>
          <w:noProof/>
        </w:rPr>
        <w:t xml:space="preserve"> 2018)</w:t>
      </w:r>
      <w:r w:rsidR="00C94A2A" w:rsidRPr="004A7A30">
        <w:rPr>
          <w:b/>
        </w:rPr>
        <w:fldChar w:fldCharType="end"/>
      </w:r>
      <w:r w:rsidR="00C94A2A" w:rsidRPr="004A7A30">
        <w:rPr>
          <w:b/>
        </w:rPr>
        <w:t>, (</w:t>
      </w:r>
      <w:r w:rsidR="00C94A2A" w:rsidRPr="004A7A30">
        <w:rPr>
          <w:rFonts w:ascii="Calibri" w:hAnsi="Calibri" w:cs="Calibri"/>
          <w:b/>
          <w:sz w:val="28"/>
          <w:szCs w:val="28"/>
          <w:lang w:val="en-GB"/>
        </w:rPr>
        <w:t>○</w:t>
      </w:r>
      <w:r w:rsidR="00C94A2A" w:rsidRPr="004A7A30">
        <w:rPr>
          <w:b/>
        </w:rPr>
        <w:t xml:space="preserve">) </w:t>
      </w:r>
      <w:r w:rsidR="00C94A2A" w:rsidRPr="004A7A30">
        <w:rPr>
          <w:rFonts w:ascii="Calibri" w:eastAsia="Times New Roman" w:hAnsi="Calibri" w:cs="Arial"/>
          <w:b/>
          <w:kern w:val="24"/>
          <w:sz w:val="20"/>
          <w:szCs w:val="24"/>
          <w:lang w:val="en-GB" w:eastAsia="en-GB"/>
        </w:rPr>
        <w:t xml:space="preserve">IMX1253 </w:t>
      </w:r>
      <w:r w:rsidR="00C94A2A" w:rsidRPr="004A7A30">
        <w:rPr>
          <w:b/>
        </w:rPr>
        <w:t>(</w:t>
      </w:r>
      <w:r w:rsidR="00C94A2A">
        <w:rPr>
          <w:b/>
        </w:rPr>
        <w:t>Sc</w:t>
      </w:r>
      <w:r w:rsidR="00C94A2A" w:rsidRPr="004A7A30">
        <w:rPr>
          <w:b/>
          <w:i/>
        </w:rPr>
        <w:t>TEF1</w:t>
      </w:r>
      <w:r w:rsidR="00C94A2A" w:rsidRPr="004A7A30">
        <w:rPr>
          <w:b/>
          <w:i/>
          <w:vertAlign w:val="subscript"/>
        </w:rPr>
        <w:t>pr</w:t>
      </w:r>
      <w:r w:rsidR="00C94A2A" w:rsidRPr="004A7A30">
        <w:rPr>
          <w:b/>
          <w:i/>
        </w:rPr>
        <w:t>-</w:t>
      </w:r>
      <w:r w:rsidR="00C94A2A">
        <w:rPr>
          <w:b/>
          <w:i/>
        </w:rPr>
        <w:t>Se</w:t>
      </w:r>
      <w:r w:rsidR="00C94A2A" w:rsidRPr="004A7A30">
        <w:rPr>
          <w:b/>
          <w:i/>
        </w:rPr>
        <w:t>MALT1-</w:t>
      </w:r>
      <w:r w:rsidR="00C94A2A">
        <w:rPr>
          <w:b/>
          <w:i/>
        </w:rPr>
        <w:t>Sc</w:t>
      </w:r>
      <w:r w:rsidR="00C94A2A" w:rsidRPr="004A7A30">
        <w:rPr>
          <w:b/>
          <w:i/>
        </w:rPr>
        <w:t>CYC1</w:t>
      </w:r>
      <w:r w:rsidR="00C94A2A" w:rsidRPr="004A7A30">
        <w:rPr>
          <w:b/>
          <w:i/>
          <w:vertAlign w:val="subscript"/>
        </w:rPr>
        <w:t>ter</w:t>
      </w:r>
      <w:r w:rsidR="00C94A2A" w:rsidRPr="004A7A30">
        <w:rPr>
          <w:b/>
        </w:rPr>
        <w:t>)</w:t>
      </w:r>
      <w:r w:rsidR="00C94A2A" w:rsidRPr="004A7A30">
        <w:rPr>
          <w:rFonts w:ascii="Calibri" w:hAnsi="Calibri" w:cs="Calibri"/>
          <w:b/>
          <w:lang w:val="en-GB"/>
        </w:rPr>
        <w:t>, (</w:t>
      </w:r>
      <w:r w:rsidR="00C94A2A" w:rsidRPr="004A7A30">
        <w:rPr>
          <w:rFonts w:ascii="Wingdings 3" w:hAnsi="Wingdings 3" w:cs="Wingdings 3"/>
          <w:b/>
          <w:sz w:val="25"/>
          <w:szCs w:val="25"/>
          <w:lang w:val="en-GB"/>
        </w:rPr>
        <w:t></w:t>
      </w:r>
      <w:r w:rsidR="00C94A2A" w:rsidRPr="004A7A30">
        <w:rPr>
          <w:rFonts w:ascii="Calibri" w:hAnsi="Calibri" w:cs="Calibri"/>
          <w:b/>
          <w:lang w:val="en-GB"/>
        </w:rPr>
        <w:t xml:space="preserve">) </w:t>
      </w:r>
      <w:r w:rsidR="00C94A2A" w:rsidRPr="004A7A30">
        <w:rPr>
          <w:b/>
        </w:rPr>
        <w:t>IMX1254</w:t>
      </w:r>
      <w:r w:rsidR="00C94A2A" w:rsidRPr="004A7A30">
        <w:rPr>
          <w:rFonts w:ascii="Calibri" w:hAnsi="Calibri" w:cs="Calibri"/>
          <w:b/>
          <w:lang w:val="en-GB"/>
        </w:rPr>
        <w:t xml:space="preserve"> (</w:t>
      </w:r>
      <w:proofErr w:type="spellStart"/>
      <w:r w:rsidR="00C94A2A">
        <w:rPr>
          <w:rFonts w:ascii="Calibri" w:hAnsi="Calibri" w:cs="Calibri"/>
          <w:b/>
          <w:lang w:val="en-GB"/>
        </w:rPr>
        <w:t>Sc</w:t>
      </w:r>
      <w:proofErr w:type="spellEnd"/>
      <w:r w:rsidR="00C94A2A" w:rsidRPr="004A7A30">
        <w:rPr>
          <w:b/>
          <w:i/>
        </w:rPr>
        <w:t>TEF1</w:t>
      </w:r>
      <w:r w:rsidR="00C94A2A" w:rsidRPr="004A7A30">
        <w:rPr>
          <w:b/>
          <w:i/>
          <w:vertAlign w:val="subscript"/>
        </w:rPr>
        <w:t>pr</w:t>
      </w:r>
      <w:r w:rsidR="00C94A2A" w:rsidRPr="004A7A30">
        <w:rPr>
          <w:b/>
          <w:i/>
        </w:rPr>
        <w:t>-</w:t>
      </w:r>
      <w:r w:rsidR="00C94A2A">
        <w:rPr>
          <w:b/>
          <w:i/>
        </w:rPr>
        <w:t>Se</w:t>
      </w:r>
      <w:r w:rsidR="00C94A2A" w:rsidRPr="004A7A30">
        <w:rPr>
          <w:b/>
          <w:i/>
        </w:rPr>
        <w:t>MALT2-</w:t>
      </w:r>
      <w:r w:rsidR="00C94A2A">
        <w:rPr>
          <w:b/>
          <w:i/>
        </w:rPr>
        <w:t>Sc</w:t>
      </w:r>
      <w:r w:rsidR="00C94A2A" w:rsidRPr="004A7A30">
        <w:rPr>
          <w:b/>
          <w:i/>
        </w:rPr>
        <w:t>CYC1</w:t>
      </w:r>
      <w:r w:rsidR="00C94A2A" w:rsidRPr="004A7A30">
        <w:rPr>
          <w:b/>
          <w:i/>
          <w:vertAlign w:val="subscript"/>
        </w:rPr>
        <w:t>ter</w:t>
      </w:r>
      <w:r w:rsidR="00C94A2A" w:rsidRPr="004A7A30">
        <w:rPr>
          <w:b/>
          <w:i/>
        </w:rPr>
        <w:t>)</w:t>
      </w:r>
      <w:r w:rsidR="00C94A2A" w:rsidRPr="004A7A30">
        <w:rPr>
          <w:rFonts w:ascii="Calibri" w:hAnsi="Calibri" w:cs="Calibri"/>
          <w:b/>
          <w:lang w:val="en-GB"/>
        </w:rPr>
        <w:t>, (</w:t>
      </w:r>
      <w:r w:rsidR="00C94A2A" w:rsidRPr="004A7A30">
        <w:rPr>
          <w:rFonts w:ascii="Wingdings 3" w:hAnsi="Wingdings 3" w:cs="Wingdings 3"/>
          <w:b/>
          <w:sz w:val="25"/>
          <w:szCs w:val="25"/>
          <w:lang w:val="en-GB"/>
        </w:rPr>
        <w:t></w:t>
      </w:r>
      <w:r w:rsidR="00C94A2A" w:rsidRPr="004A7A30">
        <w:rPr>
          <w:rFonts w:ascii="Calibri" w:hAnsi="Calibri" w:cs="Calibri"/>
          <w:b/>
          <w:lang w:val="en-GB"/>
        </w:rPr>
        <w:t xml:space="preserve">) </w:t>
      </w:r>
      <w:r w:rsidR="00C94A2A" w:rsidRPr="004A7A30">
        <w:rPr>
          <w:b/>
        </w:rPr>
        <w:t>IMX1255</w:t>
      </w:r>
      <w:r w:rsidR="00C94A2A" w:rsidRPr="004A7A30">
        <w:rPr>
          <w:rFonts w:ascii="Calibri" w:hAnsi="Calibri" w:cs="Calibri"/>
          <w:b/>
          <w:lang w:val="en-GB"/>
        </w:rPr>
        <w:t xml:space="preserve"> (</w:t>
      </w:r>
      <w:proofErr w:type="spellStart"/>
      <w:r w:rsidR="00C94A2A">
        <w:rPr>
          <w:rFonts w:ascii="Calibri" w:hAnsi="Calibri" w:cs="Calibri"/>
          <w:b/>
          <w:lang w:val="en-GB"/>
        </w:rPr>
        <w:t>Sc</w:t>
      </w:r>
      <w:proofErr w:type="spellEnd"/>
      <w:r w:rsidR="00C94A2A" w:rsidRPr="004A7A30">
        <w:rPr>
          <w:b/>
          <w:i/>
        </w:rPr>
        <w:t>TEF1</w:t>
      </w:r>
      <w:r w:rsidR="00C94A2A" w:rsidRPr="004A7A30">
        <w:rPr>
          <w:b/>
          <w:i/>
          <w:vertAlign w:val="subscript"/>
        </w:rPr>
        <w:t>pr</w:t>
      </w:r>
      <w:r w:rsidR="00C94A2A" w:rsidRPr="004A7A30">
        <w:rPr>
          <w:b/>
          <w:i/>
        </w:rPr>
        <w:t>-</w:t>
      </w:r>
      <w:r w:rsidR="00C94A2A">
        <w:rPr>
          <w:b/>
          <w:i/>
        </w:rPr>
        <w:t>Se</w:t>
      </w:r>
      <w:r w:rsidR="00C94A2A" w:rsidRPr="004A7A30">
        <w:rPr>
          <w:b/>
          <w:i/>
        </w:rPr>
        <w:t>MALT3-</w:t>
      </w:r>
      <w:r w:rsidR="00C94A2A">
        <w:rPr>
          <w:b/>
          <w:i/>
        </w:rPr>
        <w:t>Sc</w:t>
      </w:r>
      <w:r w:rsidR="00C94A2A" w:rsidRPr="004A7A30">
        <w:rPr>
          <w:b/>
          <w:i/>
        </w:rPr>
        <w:t>CYC1</w:t>
      </w:r>
      <w:r w:rsidR="00C94A2A" w:rsidRPr="004A7A30">
        <w:rPr>
          <w:b/>
          <w:i/>
          <w:vertAlign w:val="subscript"/>
        </w:rPr>
        <w:t>ter</w:t>
      </w:r>
      <w:r w:rsidR="00154042">
        <w:rPr>
          <w:rFonts w:ascii="Calibri" w:hAnsi="Calibri" w:cs="Calibri"/>
          <w:b/>
          <w:lang w:val="en-GB"/>
        </w:rPr>
        <w:t xml:space="preserve">), </w:t>
      </w:r>
      <w:r w:rsidR="00154042" w:rsidRPr="004A7A30">
        <w:rPr>
          <w:rFonts w:ascii="Calibri" w:hAnsi="Calibri" w:cs="Calibri"/>
          <w:b/>
          <w:lang w:val="en-GB"/>
        </w:rPr>
        <w:t>(</w:t>
      </w:r>
      <w:r w:rsidR="00154042" w:rsidRPr="00154042">
        <w:rPr>
          <w:rFonts w:ascii="Calibri" w:hAnsi="Calibri" w:cs="Calibri"/>
          <w:b/>
          <w:color w:val="0000FF"/>
          <w:lang w:val="en-GB"/>
        </w:rPr>
        <w:t>●</w:t>
      </w:r>
      <w:r w:rsidR="00154042" w:rsidRPr="004A7A30">
        <w:rPr>
          <w:rFonts w:ascii="Calibri" w:hAnsi="Calibri" w:cs="Calibri"/>
          <w:b/>
          <w:lang w:val="en-GB"/>
        </w:rPr>
        <w:t xml:space="preserve">) </w:t>
      </w:r>
      <w:r w:rsidR="00154042">
        <w:rPr>
          <w:b/>
        </w:rPr>
        <w:t>IMX1365</w:t>
      </w:r>
      <w:r w:rsidR="00154042" w:rsidRPr="004A7A30">
        <w:rPr>
          <w:rFonts w:ascii="Calibri" w:hAnsi="Calibri" w:cs="Calibri"/>
          <w:b/>
          <w:lang w:val="en-GB"/>
        </w:rPr>
        <w:t xml:space="preserve"> (</w:t>
      </w:r>
      <w:proofErr w:type="spellStart"/>
      <w:r w:rsidR="00154042">
        <w:rPr>
          <w:rFonts w:ascii="Calibri" w:hAnsi="Calibri" w:cs="Calibri"/>
          <w:b/>
          <w:lang w:val="en-GB"/>
        </w:rPr>
        <w:t>Sc</w:t>
      </w:r>
      <w:proofErr w:type="spellEnd"/>
      <w:r w:rsidR="00154042" w:rsidRPr="004A7A30">
        <w:rPr>
          <w:b/>
          <w:i/>
        </w:rPr>
        <w:t>TEF1</w:t>
      </w:r>
      <w:r w:rsidR="00154042" w:rsidRPr="004A7A30">
        <w:rPr>
          <w:b/>
          <w:i/>
          <w:vertAlign w:val="subscript"/>
        </w:rPr>
        <w:t>pr</w:t>
      </w:r>
      <w:r w:rsidR="00154042" w:rsidRPr="004A7A30">
        <w:rPr>
          <w:b/>
          <w:i/>
        </w:rPr>
        <w:t>-</w:t>
      </w:r>
      <w:r w:rsidR="00154042">
        <w:rPr>
          <w:b/>
          <w:i/>
        </w:rPr>
        <w:t>Sc</w:t>
      </w:r>
      <w:r w:rsidR="00154042" w:rsidRPr="004A7A30">
        <w:rPr>
          <w:b/>
          <w:i/>
        </w:rPr>
        <w:t>MAL</w:t>
      </w:r>
      <w:r w:rsidR="00154042">
        <w:rPr>
          <w:b/>
          <w:i/>
        </w:rPr>
        <w:t>11</w:t>
      </w:r>
      <w:r w:rsidR="00154042" w:rsidRPr="004A7A30">
        <w:rPr>
          <w:b/>
          <w:i/>
        </w:rPr>
        <w:t>-</w:t>
      </w:r>
      <w:r w:rsidR="00154042">
        <w:rPr>
          <w:b/>
          <w:i/>
        </w:rPr>
        <w:t>Sc</w:t>
      </w:r>
      <w:r w:rsidR="00154042" w:rsidRPr="004A7A30">
        <w:rPr>
          <w:b/>
          <w:i/>
        </w:rPr>
        <w:t>CYC1</w:t>
      </w:r>
      <w:r w:rsidR="00154042" w:rsidRPr="004A7A30">
        <w:rPr>
          <w:b/>
          <w:i/>
          <w:vertAlign w:val="subscript"/>
        </w:rPr>
        <w:t>ter</w:t>
      </w:r>
      <w:r w:rsidR="00154042">
        <w:rPr>
          <w:rFonts w:ascii="Calibri" w:hAnsi="Calibri" w:cs="Calibri"/>
          <w:b/>
          <w:lang w:val="en-GB"/>
        </w:rPr>
        <w:t>)</w:t>
      </w:r>
      <w:r w:rsidR="00154042">
        <w:rPr>
          <w:b/>
          <w:vertAlign w:val="superscript"/>
        </w:rPr>
        <w:t xml:space="preserve"> </w:t>
      </w:r>
      <w:r w:rsidR="00C94A2A" w:rsidRPr="004A7A30">
        <w:rPr>
          <w:rFonts w:ascii="Calibri" w:hAnsi="Calibri" w:cs="Calibri"/>
          <w:b/>
          <w:lang w:val="en-GB"/>
        </w:rPr>
        <w:t>and (</w:t>
      </w:r>
      <w:r w:rsidR="00C94A2A" w:rsidRPr="004A7A30">
        <w:rPr>
          <w:rFonts w:ascii="Calibri" w:hAnsi="Calibri" w:cs="Calibri"/>
          <w:b/>
          <w:color w:val="FF0000"/>
          <w:lang w:val="en-GB"/>
        </w:rPr>
        <w:t>●</w:t>
      </w:r>
      <w:r w:rsidR="00C94A2A" w:rsidRPr="004A7A30">
        <w:rPr>
          <w:rFonts w:ascii="Calibri" w:hAnsi="Calibri" w:cs="Calibri"/>
          <w:b/>
          <w:lang w:val="en-GB"/>
        </w:rPr>
        <w:t xml:space="preserve">) </w:t>
      </w:r>
      <w:r w:rsidR="00C94A2A" w:rsidRPr="004A7A30">
        <w:rPr>
          <w:rFonts w:ascii="Calibri" w:hAnsi="Calibri" w:cs="Calibri"/>
          <w:b/>
          <w:i/>
          <w:lang w:val="en-GB"/>
        </w:rPr>
        <w:t>S. eubayanus</w:t>
      </w:r>
      <w:r w:rsidR="00C94A2A" w:rsidRPr="004A7A30">
        <w:rPr>
          <w:rFonts w:ascii="Calibri" w:hAnsi="Calibri" w:cs="Calibri"/>
          <w:b/>
          <w:lang w:val="en-GB"/>
        </w:rPr>
        <w:t xml:space="preserve"> </w:t>
      </w:r>
      <w:r w:rsidR="00F10059">
        <w:rPr>
          <w:rFonts w:ascii="Calibri" w:hAnsi="Calibri" w:cs="Calibri"/>
          <w:b/>
          <w:lang w:val="en-GB"/>
        </w:rPr>
        <w:t>CBS 12357</w:t>
      </w:r>
      <w:r w:rsidR="00C94A2A" w:rsidRPr="003112F7">
        <w:rPr>
          <w:b/>
          <w:vertAlign w:val="superscript"/>
        </w:rPr>
        <w:t>T</w:t>
      </w:r>
      <w:r w:rsidR="00C94A2A">
        <w:rPr>
          <w:b/>
          <w:vertAlign w:val="superscript"/>
        </w:rPr>
        <w:t xml:space="preserve"> </w:t>
      </w:r>
      <w:r w:rsidR="001F69E4">
        <w:rPr>
          <w:b/>
        </w:rPr>
        <w:t>for growth</w:t>
      </w:r>
      <w:r w:rsidR="00C94A2A" w:rsidRPr="00C94A2A">
        <w:rPr>
          <w:b/>
        </w:rPr>
        <w:t xml:space="preserve"> on maltotriose</w:t>
      </w:r>
      <w:r w:rsidR="00C94A2A">
        <w:t xml:space="preserve">. </w:t>
      </w:r>
      <w:r w:rsidR="00C94A2A">
        <w:rPr>
          <w:rFonts w:ascii="Calibri" w:hAnsi="Calibri" w:cs="Calibri"/>
          <w:lang w:val="en-GB"/>
        </w:rPr>
        <w:t>The strains were grown in SM</w:t>
      </w:r>
      <w:r w:rsidR="00C94A2A" w:rsidRPr="004325CE">
        <w:rPr>
          <w:rFonts w:ascii="Calibri" w:hAnsi="Calibri" w:cs="Calibri"/>
          <w:vertAlign w:val="subscript"/>
          <w:lang w:val="en-GB"/>
        </w:rPr>
        <w:t>U</w:t>
      </w:r>
      <w:r w:rsidR="00C94A2A">
        <w:rPr>
          <w:rFonts w:ascii="Calibri" w:hAnsi="Calibri" w:cs="Calibri"/>
          <w:lang w:val="en-GB"/>
        </w:rPr>
        <w:t>G and SM</w:t>
      </w:r>
      <w:r w:rsidR="00C94A2A" w:rsidRPr="004325CE">
        <w:rPr>
          <w:rFonts w:ascii="Calibri" w:hAnsi="Calibri" w:cs="Calibri"/>
          <w:vertAlign w:val="subscript"/>
          <w:lang w:val="en-GB"/>
        </w:rPr>
        <w:t>U</w:t>
      </w:r>
      <w:r w:rsidR="00C94A2A">
        <w:rPr>
          <w:rFonts w:ascii="Calibri" w:hAnsi="Calibri" w:cs="Calibri"/>
          <w:lang w:val="en-GB"/>
        </w:rPr>
        <w:t xml:space="preserve">M at 20 </w:t>
      </w:r>
      <w:proofErr w:type="spellStart"/>
      <w:r w:rsidR="00C94A2A" w:rsidRPr="00BF656E">
        <w:rPr>
          <w:rFonts w:ascii="Calibri" w:hAnsi="Calibri" w:cs="Calibri"/>
          <w:vertAlign w:val="superscript"/>
          <w:lang w:val="en-GB"/>
        </w:rPr>
        <w:t>o</w:t>
      </w:r>
      <w:r w:rsidR="00C94A2A">
        <w:rPr>
          <w:rFonts w:ascii="Calibri" w:hAnsi="Calibri" w:cs="Calibri"/>
          <w:lang w:val="en-GB"/>
        </w:rPr>
        <w:t>C.</w:t>
      </w:r>
      <w:proofErr w:type="spellEnd"/>
      <w:r w:rsidR="00C94A2A">
        <w:rPr>
          <w:rFonts w:ascii="Calibri" w:hAnsi="Calibri" w:cs="Calibri"/>
          <w:lang w:val="en-GB"/>
        </w:rPr>
        <w:t xml:space="preserve"> Growth on glucose (</w:t>
      </w:r>
      <w:r w:rsidR="00C94A2A" w:rsidRPr="00BF656E">
        <w:rPr>
          <w:rFonts w:ascii="Calibri" w:hAnsi="Calibri" w:cs="Calibri"/>
          <w:b/>
          <w:lang w:val="en-GB"/>
        </w:rPr>
        <w:t>A</w:t>
      </w:r>
      <w:r w:rsidR="00C94A2A">
        <w:rPr>
          <w:rFonts w:ascii="Calibri" w:hAnsi="Calibri" w:cs="Calibri"/>
          <w:lang w:val="en-GB"/>
        </w:rPr>
        <w:t>) and on maltotriose (</w:t>
      </w:r>
      <w:r w:rsidR="00C94A2A" w:rsidRPr="00BF656E">
        <w:rPr>
          <w:rFonts w:ascii="Calibri" w:hAnsi="Calibri" w:cs="Calibri"/>
          <w:b/>
          <w:lang w:val="en-GB"/>
        </w:rPr>
        <w:t>C</w:t>
      </w:r>
      <w:r w:rsidR="00C94A2A">
        <w:rPr>
          <w:rFonts w:ascii="Calibri" w:hAnsi="Calibri" w:cs="Calibri"/>
          <w:lang w:val="en-GB"/>
        </w:rPr>
        <w:t xml:space="preserve">) was </w:t>
      </w:r>
      <w:r w:rsidR="00C94A2A">
        <w:t>monitored</w:t>
      </w:r>
      <w:r w:rsidR="00C94A2A" w:rsidRPr="002458F8">
        <w:t xml:space="preserve"> based on optical density</w:t>
      </w:r>
      <w:r w:rsidR="00C94A2A">
        <w:t xml:space="preserve"> measurement</w:t>
      </w:r>
      <w:r w:rsidR="001F69E4">
        <w:t>s</w:t>
      </w:r>
      <w:r w:rsidR="00C94A2A">
        <w:t xml:space="preserve"> at 660 nm (OD</w:t>
      </w:r>
      <w:r w:rsidR="00C94A2A" w:rsidRPr="00BF656E">
        <w:rPr>
          <w:vertAlign w:val="subscript"/>
        </w:rPr>
        <w:t>660nm</w:t>
      </w:r>
      <w:r w:rsidR="00C94A2A">
        <w:t xml:space="preserve">). </w:t>
      </w:r>
      <w:r w:rsidR="001F69E4">
        <w:t>C</w:t>
      </w:r>
      <w:r w:rsidR="00C94A2A">
        <w:t>oncentrations of glucose (</w:t>
      </w:r>
      <w:r w:rsidR="00C94A2A" w:rsidRPr="004A7A30">
        <w:rPr>
          <w:b/>
        </w:rPr>
        <w:t>B</w:t>
      </w:r>
      <w:r w:rsidR="00C94A2A">
        <w:t>) and maltotriose (</w:t>
      </w:r>
      <w:r w:rsidR="00C94A2A" w:rsidRPr="004A7A30">
        <w:rPr>
          <w:b/>
        </w:rPr>
        <w:t>D</w:t>
      </w:r>
      <w:r w:rsidR="00C94A2A">
        <w:t>) in culture supernatants were measured by HPLC.</w:t>
      </w:r>
      <w:r w:rsidR="00C94A2A" w:rsidRPr="006240EE">
        <w:t xml:space="preserve"> </w:t>
      </w:r>
      <w:r w:rsidR="001F69E4">
        <w:t xml:space="preserve">Data </w:t>
      </w:r>
      <w:bookmarkStart w:id="1" w:name="_GoBack"/>
      <w:bookmarkEnd w:id="1"/>
      <w:r w:rsidR="001F69E4">
        <w:t>are presented as</w:t>
      </w:r>
      <w:r w:rsidR="00C94A2A">
        <w:t xml:space="preserve"> average and standard deviation of three biological replicates.</w:t>
      </w:r>
    </w:p>
    <w:p w14:paraId="13D2E356" w14:textId="7E357B39" w:rsidR="002761C3" w:rsidRDefault="00AE11D9" w:rsidP="006A4533">
      <w:r>
        <w:rPr>
          <w:noProof/>
          <w:lang w:val="nl-NL" w:eastAsia="nl-NL"/>
        </w:rPr>
        <w:drawing>
          <wp:inline distT="0" distB="0" distL="0" distR="0" wp14:anchorId="64C534AA" wp14:editId="24E9B82C">
            <wp:extent cx="5943600" cy="3940810"/>
            <wp:effectExtent l="0" t="0" r="0" b="254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S10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40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A74DF8" w14:textId="77777777" w:rsidR="006708EF" w:rsidRDefault="006708EF" w:rsidP="006A4533"/>
    <w:p w14:paraId="7DAAED63" w14:textId="77777777" w:rsidR="006708EF" w:rsidRDefault="006708EF" w:rsidP="006A4533"/>
    <w:p w14:paraId="74EB9FCD" w14:textId="77777777" w:rsidR="006708EF" w:rsidRPr="006708EF" w:rsidRDefault="006708EF" w:rsidP="006708EF">
      <w:pPr>
        <w:pStyle w:val="EndNoteBibliography"/>
        <w:ind w:left="720" w:hanging="720"/>
      </w:pPr>
      <w:r>
        <w:fldChar w:fldCharType="begin"/>
      </w:r>
      <w:r w:rsidRPr="006708EF">
        <w:rPr>
          <w:lang w:val="fr-FR"/>
        </w:rPr>
        <w:instrText xml:space="preserve"> ADDIN EN.REFLIST </w:instrText>
      </w:r>
      <w:r>
        <w:fldChar w:fldCharType="separate"/>
      </w:r>
      <w:r w:rsidRPr="006708EF">
        <w:rPr>
          <w:lang w:val="fr-FR"/>
        </w:rPr>
        <w:t>Marques WL, Mans R, Henderson RK</w:t>
      </w:r>
      <w:r w:rsidRPr="006708EF">
        <w:rPr>
          <w:i/>
          <w:lang w:val="fr-FR"/>
        </w:rPr>
        <w:t xml:space="preserve"> et al.</w:t>
      </w:r>
      <w:r w:rsidRPr="006708EF">
        <w:rPr>
          <w:lang w:val="fr-FR"/>
        </w:rPr>
        <w:t xml:space="preserve"> </w:t>
      </w:r>
      <w:r w:rsidRPr="006708EF">
        <w:t xml:space="preserve">Combined engineering of disaccharide transport and phosphorolysis for enhanced ATP yield from sucrose fermentation in </w:t>
      </w:r>
      <w:r w:rsidRPr="006708EF">
        <w:rPr>
          <w:i/>
        </w:rPr>
        <w:t>Saccharomyces cerevisiae</w:t>
      </w:r>
      <w:r w:rsidRPr="006708EF">
        <w:t xml:space="preserve">. </w:t>
      </w:r>
      <w:r w:rsidRPr="006708EF">
        <w:rPr>
          <w:i/>
        </w:rPr>
        <w:t xml:space="preserve">Metab Eng </w:t>
      </w:r>
      <w:r w:rsidRPr="006708EF">
        <w:t>2018;</w:t>
      </w:r>
      <w:r w:rsidRPr="006708EF">
        <w:rPr>
          <w:b/>
        </w:rPr>
        <w:t>45</w:t>
      </w:r>
      <w:r w:rsidRPr="006708EF">
        <w:t>: 121-33.</w:t>
      </w:r>
    </w:p>
    <w:p w14:paraId="60029095" w14:textId="56D2ED6F" w:rsidR="002761C3" w:rsidRPr="002A32B1" w:rsidRDefault="006708EF" w:rsidP="006A4533">
      <w:r>
        <w:fldChar w:fldCharType="end"/>
      </w:r>
    </w:p>
    <w:sectPr w:rsidR="002761C3" w:rsidRPr="002A32B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CFD11AE" w14:textId="77777777" w:rsidR="009F256F" w:rsidRDefault="009F256F" w:rsidP="00251CDB">
      <w:pPr>
        <w:spacing w:after="0" w:line="240" w:lineRule="auto"/>
      </w:pPr>
      <w:r>
        <w:separator/>
      </w:r>
    </w:p>
  </w:endnote>
  <w:endnote w:type="continuationSeparator" w:id="0">
    <w:p w14:paraId="71B54608" w14:textId="77777777" w:rsidR="009F256F" w:rsidRDefault="009F256F" w:rsidP="00251CD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42097865"/>
      <w:docPartObj>
        <w:docPartGallery w:val="Page Numbers (Bottom of Page)"/>
        <w:docPartUnique/>
      </w:docPartObj>
    </w:sdtPr>
    <w:sdtContent>
      <w:p w14:paraId="3C8AA2CE" w14:textId="1AD46234" w:rsidR="00B12A6A" w:rsidRDefault="00B12A6A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101A7" w:rsidRPr="00A101A7">
          <w:rPr>
            <w:noProof/>
            <w:lang w:val="nl-NL"/>
          </w:rPr>
          <w:t>13</w:t>
        </w:r>
        <w:r>
          <w:fldChar w:fldCharType="end"/>
        </w:r>
      </w:p>
    </w:sdtContent>
  </w:sdt>
  <w:p w14:paraId="2D94985F" w14:textId="77777777" w:rsidR="00B12A6A" w:rsidRDefault="00B12A6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AEF996C" w14:textId="77777777" w:rsidR="009F256F" w:rsidRDefault="009F256F" w:rsidP="00251CDB">
      <w:pPr>
        <w:spacing w:after="0" w:line="240" w:lineRule="auto"/>
      </w:pPr>
      <w:r>
        <w:separator/>
      </w:r>
    </w:p>
  </w:footnote>
  <w:footnote w:type="continuationSeparator" w:id="0">
    <w:p w14:paraId="15734BAA" w14:textId="77777777" w:rsidR="009F256F" w:rsidRDefault="009F256F" w:rsidP="00251CD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580281D"/>
    <w:multiLevelType w:val="hybridMultilevel"/>
    <w:tmpl w:val="573E73E2"/>
    <w:lvl w:ilvl="0" w:tplc="026A055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CF21A14"/>
    <w:multiLevelType w:val="hybridMultilevel"/>
    <w:tmpl w:val="7DEC2B42"/>
    <w:lvl w:ilvl="0" w:tplc="53AE98A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EMS Yeast Re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9pt2zxtxv0teiefzw65zwrc00aa59fxwd5z&quot;&gt;general EndNote Library&lt;record-ids&gt;&lt;item&gt;599&lt;/item&gt;&lt;/record-ids&gt;&lt;/item&gt;&lt;/Libraries&gt;"/>
  </w:docVars>
  <w:rsids>
    <w:rsidRoot w:val="00745C5B"/>
    <w:rsid w:val="00001B5E"/>
    <w:rsid w:val="00003609"/>
    <w:rsid w:val="00006DBC"/>
    <w:rsid w:val="00007023"/>
    <w:rsid w:val="0000726B"/>
    <w:rsid w:val="00010EE9"/>
    <w:rsid w:val="0001227B"/>
    <w:rsid w:val="00014AB3"/>
    <w:rsid w:val="00015AFD"/>
    <w:rsid w:val="00017520"/>
    <w:rsid w:val="00020F15"/>
    <w:rsid w:val="00022083"/>
    <w:rsid w:val="000314C9"/>
    <w:rsid w:val="00033824"/>
    <w:rsid w:val="00035939"/>
    <w:rsid w:val="00036A34"/>
    <w:rsid w:val="000407A0"/>
    <w:rsid w:val="00042663"/>
    <w:rsid w:val="0004599F"/>
    <w:rsid w:val="0004730E"/>
    <w:rsid w:val="00047E70"/>
    <w:rsid w:val="00052F7D"/>
    <w:rsid w:val="00053056"/>
    <w:rsid w:val="000617DF"/>
    <w:rsid w:val="00062D52"/>
    <w:rsid w:val="00066BE4"/>
    <w:rsid w:val="00066E81"/>
    <w:rsid w:val="000702D3"/>
    <w:rsid w:val="00073AA8"/>
    <w:rsid w:val="00074633"/>
    <w:rsid w:val="00080996"/>
    <w:rsid w:val="000841ED"/>
    <w:rsid w:val="00085326"/>
    <w:rsid w:val="00087723"/>
    <w:rsid w:val="00090D82"/>
    <w:rsid w:val="000A10E8"/>
    <w:rsid w:val="000A1614"/>
    <w:rsid w:val="000A2693"/>
    <w:rsid w:val="000B4D79"/>
    <w:rsid w:val="000C1C6C"/>
    <w:rsid w:val="000C279C"/>
    <w:rsid w:val="000C40CC"/>
    <w:rsid w:val="000D1EFB"/>
    <w:rsid w:val="000D202B"/>
    <w:rsid w:val="000D2D1E"/>
    <w:rsid w:val="000D3EA5"/>
    <w:rsid w:val="000D4D47"/>
    <w:rsid w:val="000D7603"/>
    <w:rsid w:val="000E4386"/>
    <w:rsid w:val="000E55E0"/>
    <w:rsid w:val="000E5F84"/>
    <w:rsid w:val="000E76D6"/>
    <w:rsid w:val="000F27A4"/>
    <w:rsid w:val="000F320E"/>
    <w:rsid w:val="0010196C"/>
    <w:rsid w:val="00102AB0"/>
    <w:rsid w:val="001046F5"/>
    <w:rsid w:val="0011044D"/>
    <w:rsid w:val="001155B5"/>
    <w:rsid w:val="0011774E"/>
    <w:rsid w:val="00120048"/>
    <w:rsid w:val="00120A91"/>
    <w:rsid w:val="00122A64"/>
    <w:rsid w:val="001234BD"/>
    <w:rsid w:val="0013096D"/>
    <w:rsid w:val="0013376E"/>
    <w:rsid w:val="00133CC2"/>
    <w:rsid w:val="00134595"/>
    <w:rsid w:val="001362D0"/>
    <w:rsid w:val="00137EE2"/>
    <w:rsid w:val="00151301"/>
    <w:rsid w:val="001517FD"/>
    <w:rsid w:val="00154042"/>
    <w:rsid w:val="00154DC8"/>
    <w:rsid w:val="00156684"/>
    <w:rsid w:val="001579D4"/>
    <w:rsid w:val="00162E7B"/>
    <w:rsid w:val="00170723"/>
    <w:rsid w:val="0017353B"/>
    <w:rsid w:val="00173B6B"/>
    <w:rsid w:val="00174E2F"/>
    <w:rsid w:val="00176BD3"/>
    <w:rsid w:val="001829AA"/>
    <w:rsid w:val="00184846"/>
    <w:rsid w:val="00192FA8"/>
    <w:rsid w:val="0019617B"/>
    <w:rsid w:val="001A0CD0"/>
    <w:rsid w:val="001A2DF2"/>
    <w:rsid w:val="001A3C37"/>
    <w:rsid w:val="001A477A"/>
    <w:rsid w:val="001A55FA"/>
    <w:rsid w:val="001A737D"/>
    <w:rsid w:val="001B41ED"/>
    <w:rsid w:val="001B624D"/>
    <w:rsid w:val="001C087C"/>
    <w:rsid w:val="001D14A1"/>
    <w:rsid w:val="001D5E47"/>
    <w:rsid w:val="001D6371"/>
    <w:rsid w:val="001D77A0"/>
    <w:rsid w:val="001D78DC"/>
    <w:rsid w:val="001E018F"/>
    <w:rsid w:val="001E3D3D"/>
    <w:rsid w:val="001E4CCC"/>
    <w:rsid w:val="001F0BB7"/>
    <w:rsid w:val="001F2D35"/>
    <w:rsid w:val="001F3C8F"/>
    <w:rsid w:val="001F69E4"/>
    <w:rsid w:val="001F79D8"/>
    <w:rsid w:val="00201780"/>
    <w:rsid w:val="00211930"/>
    <w:rsid w:val="00217B12"/>
    <w:rsid w:val="00223A43"/>
    <w:rsid w:val="00227075"/>
    <w:rsid w:val="002306C9"/>
    <w:rsid w:val="00244CEB"/>
    <w:rsid w:val="0024667C"/>
    <w:rsid w:val="00250E58"/>
    <w:rsid w:val="00251CDB"/>
    <w:rsid w:val="00253AF6"/>
    <w:rsid w:val="002561F3"/>
    <w:rsid w:val="00257E0D"/>
    <w:rsid w:val="002606B5"/>
    <w:rsid w:val="002624A7"/>
    <w:rsid w:val="002655EE"/>
    <w:rsid w:val="00265765"/>
    <w:rsid w:val="0026736F"/>
    <w:rsid w:val="00273199"/>
    <w:rsid w:val="00274CBC"/>
    <w:rsid w:val="002761C3"/>
    <w:rsid w:val="002800BF"/>
    <w:rsid w:val="00281635"/>
    <w:rsid w:val="00281CC3"/>
    <w:rsid w:val="002932BB"/>
    <w:rsid w:val="002A10B4"/>
    <w:rsid w:val="002A1D4C"/>
    <w:rsid w:val="002A32B1"/>
    <w:rsid w:val="002B39DA"/>
    <w:rsid w:val="002B6C58"/>
    <w:rsid w:val="002C1116"/>
    <w:rsid w:val="002C3D62"/>
    <w:rsid w:val="002D6BE6"/>
    <w:rsid w:val="002D7D55"/>
    <w:rsid w:val="002E5036"/>
    <w:rsid w:val="002F1D97"/>
    <w:rsid w:val="002F25AB"/>
    <w:rsid w:val="002F3BF4"/>
    <w:rsid w:val="002F5DF7"/>
    <w:rsid w:val="002F7ADB"/>
    <w:rsid w:val="003044F9"/>
    <w:rsid w:val="003102D6"/>
    <w:rsid w:val="003112F7"/>
    <w:rsid w:val="0031184A"/>
    <w:rsid w:val="00313678"/>
    <w:rsid w:val="00314829"/>
    <w:rsid w:val="0031494D"/>
    <w:rsid w:val="00316BBA"/>
    <w:rsid w:val="00325A80"/>
    <w:rsid w:val="0034147C"/>
    <w:rsid w:val="0034718D"/>
    <w:rsid w:val="00351E87"/>
    <w:rsid w:val="003573FB"/>
    <w:rsid w:val="00357AB4"/>
    <w:rsid w:val="00363EF1"/>
    <w:rsid w:val="00364423"/>
    <w:rsid w:val="003657DC"/>
    <w:rsid w:val="003669B8"/>
    <w:rsid w:val="00372B5F"/>
    <w:rsid w:val="00375286"/>
    <w:rsid w:val="00375538"/>
    <w:rsid w:val="00377B29"/>
    <w:rsid w:val="0038451D"/>
    <w:rsid w:val="00385D67"/>
    <w:rsid w:val="003861A5"/>
    <w:rsid w:val="00396897"/>
    <w:rsid w:val="003A36D3"/>
    <w:rsid w:val="003B031E"/>
    <w:rsid w:val="003B1EA7"/>
    <w:rsid w:val="003B2EDC"/>
    <w:rsid w:val="003B5338"/>
    <w:rsid w:val="003B607F"/>
    <w:rsid w:val="003B75C1"/>
    <w:rsid w:val="003C42A0"/>
    <w:rsid w:val="003C5656"/>
    <w:rsid w:val="003C70E6"/>
    <w:rsid w:val="003D0FE3"/>
    <w:rsid w:val="003E0360"/>
    <w:rsid w:val="003F096E"/>
    <w:rsid w:val="003F26D3"/>
    <w:rsid w:val="003F7979"/>
    <w:rsid w:val="00401678"/>
    <w:rsid w:val="00403CBD"/>
    <w:rsid w:val="004107C7"/>
    <w:rsid w:val="00414FBD"/>
    <w:rsid w:val="00425998"/>
    <w:rsid w:val="004325CE"/>
    <w:rsid w:val="00434CE2"/>
    <w:rsid w:val="00434F3E"/>
    <w:rsid w:val="004409BF"/>
    <w:rsid w:val="00440B9D"/>
    <w:rsid w:val="004441AD"/>
    <w:rsid w:val="00445FCF"/>
    <w:rsid w:val="0045122C"/>
    <w:rsid w:val="00451D2B"/>
    <w:rsid w:val="00453021"/>
    <w:rsid w:val="00457E94"/>
    <w:rsid w:val="00462A81"/>
    <w:rsid w:val="00463817"/>
    <w:rsid w:val="00465385"/>
    <w:rsid w:val="0046544A"/>
    <w:rsid w:val="00465B78"/>
    <w:rsid w:val="00472855"/>
    <w:rsid w:val="0047380F"/>
    <w:rsid w:val="004745E6"/>
    <w:rsid w:val="00481E6E"/>
    <w:rsid w:val="004841D9"/>
    <w:rsid w:val="00492D97"/>
    <w:rsid w:val="00492FCE"/>
    <w:rsid w:val="00495358"/>
    <w:rsid w:val="00495B10"/>
    <w:rsid w:val="004A20A7"/>
    <w:rsid w:val="004A2DDB"/>
    <w:rsid w:val="004A380E"/>
    <w:rsid w:val="004A7A30"/>
    <w:rsid w:val="004B0417"/>
    <w:rsid w:val="004B3ABD"/>
    <w:rsid w:val="004B57C8"/>
    <w:rsid w:val="004B5FA6"/>
    <w:rsid w:val="004C21D9"/>
    <w:rsid w:val="004C35A2"/>
    <w:rsid w:val="004C4A41"/>
    <w:rsid w:val="004C689C"/>
    <w:rsid w:val="004D0FDF"/>
    <w:rsid w:val="004F0010"/>
    <w:rsid w:val="004F3608"/>
    <w:rsid w:val="00500B77"/>
    <w:rsid w:val="0050345C"/>
    <w:rsid w:val="00503BAE"/>
    <w:rsid w:val="00505F22"/>
    <w:rsid w:val="0050638C"/>
    <w:rsid w:val="00514960"/>
    <w:rsid w:val="00515127"/>
    <w:rsid w:val="005162AD"/>
    <w:rsid w:val="00520403"/>
    <w:rsid w:val="005244F6"/>
    <w:rsid w:val="005302CB"/>
    <w:rsid w:val="005341FC"/>
    <w:rsid w:val="005470C4"/>
    <w:rsid w:val="00550E48"/>
    <w:rsid w:val="00553CCA"/>
    <w:rsid w:val="00555984"/>
    <w:rsid w:val="00560398"/>
    <w:rsid w:val="00562CE8"/>
    <w:rsid w:val="005637D1"/>
    <w:rsid w:val="00563E3B"/>
    <w:rsid w:val="005641A1"/>
    <w:rsid w:val="005670DF"/>
    <w:rsid w:val="00574DC7"/>
    <w:rsid w:val="005869C2"/>
    <w:rsid w:val="00587F5B"/>
    <w:rsid w:val="00594273"/>
    <w:rsid w:val="005A1CAF"/>
    <w:rsid w:val="005A305D"/>
    <w:rsid w:val="005A5395"/>
    <w:rsid w:val="005A5D81"/>
    <w:rsid w:val="005A7B59"/>
    <w:rsid w:val="005B0A5E"/>
    <w:rsid w:val="005B24D4"/>
    <w:rsid w:val="005B470C"/>
    <w:rsid w:val="005B7012"/>
    <w:rsid w:val="005C100B"/>
    <w:rsid w:val="005C271A"/>
    <w:rsid w:val="005C34E9"/>
    <w:rsid w:val="005C3691"/>
    <w:rsid w:val="005C3966"/>
    <w:rsid w:val="005C4E04"/>
    <w:rsid w:val="005C703D"/>
    <w:rsid w:val="005C77DF"/>
    <w:rsid w:val="005D1417"/>
    <w:rsid w:val="005D3B91"/>
    <w:rsid w:val="005D668F"/>
    <w:rsid w:val="005D766E"/>
    <w:rsid w:val="005E26B3"/>
    <w:rsid w:val="005E36FB"/>
    <w:rsid w:val="005E4242"/>
    <w:rsid w:val="005E4AC0"/>
    <w:rsid w:val="005F0AD6"/>
    <w:rsid w:val="005F4151"/>
    <w:rsid w:val="00602447"/>
    <w:rsid w:val="0060485E"/>
    <w:rsid w:val="006079AE"/>
    <w:rsid w:val="00610E09"/>
    <w:rsid w:val="00610F93"/>
    <w:rsid w:val="00613345"/>
    <w:rsid w:val="00613C48"/>
    <w:rsid w:val="00615759"/>
    <w:rsid w:val="006164C1"/>
    <w:rsid w:val="006179C1"/>
    <w:rsid w:val="006179D6"/>
    <w:rsid w:val="0062296E"/>
    <w:rsid w:val="006235CE"/>
    <w:rsid w:val="006240EE"/>
    <w:rsid w:val="0062745D"/>
    <w:rsid w:val="0063506F"/>
    <w:rsid w:val="0063630F"/>
    <w:rsid w:val="00642A9E"/>
    <w:rsid w:val="00645D78"/>
    <w:rsid w:val="00650B2B"/>
    <w:rsid w:val="00653386"/>
    <w:rsid w:val="00654123"/>
    <w:rsid w:val="00661495"/>
    <w:rsid w:val="00661F7E"/>
    <w:rsid w:val="006632B1"/>
    <w:rsid w:val="006638CE"/>
    <w:rsid w:val="00664BA5"/>
    <w:rsid w:val="006655C2"/>
    <w:rsid w:val="006708EF"/>
    <w:rsid w:val="0068068A"/>
    <w:rsid w:val="006821BD"/>
    <w:rsid w:val="006849BC"/>
    <w:rsid w:val="00686226"/>
    <w:rsid w:val="00686BF3"/>
    <w:rsid w:val="006870B5"/>
    <w:rsid w:val="00690BEC"/>
    <w:rsid w:val="006946A5"/>
    <w:rsid w:val="0069641E"/>
    <w:rsid w:val="00696C12"/>
    <w:rsid w:val="00696E4B"/>
    <w:rsid w:val="00697276"/>
    <w:rsid w:val="006A1B4C"/>
    <w:rsid w:val="006A4533"/>
    <w:rsid w:val="006B6BB8"/>
    <w:rsid w:val="006C0397"/>
    <w:rsid w:val="006C607C"/>
    <w:rsid w:val="006C6563"/>
    <w:rsid w:val="006D143D"/>
    <w:rsid w:val="006D433C"/>
    <w:rsid w:val="006D7BA5"/>
    <w:rsid w:val="006F1F31"/>
    <w:rsid w:val="006F3AB6"/>
    <w:rsid w:val="006F61A5"/>
    <w:rsid w:val="00703CE3"/>
    <w:rsid w:val="00704023"/>
    <w:rsid w:val="0070512C"/>
    <w:rsid w:val="00705C65"/>
    <w:rsid w:val="007072D1"/>
    <w:rsid w:val="0071188D"/>
    <w:rsid w:val="00713550"/>
    <w:rsid w:val="0071372F"/>
    <w:rsid w:val="00716EE1"/>
    <w:rsid w:val="00720EC3"/>
    <w:rsid w:val="00723050"/>
    <w:rsid w:val="007302B6"/>
    <w:rsid w:val="00731EAA"/>
    <w:rsid w:val="00732AC0"/>
    <w:rsid w:val="00733FFF"/>
    <w:rsid w:val="00740610"/>
    <w:rsid w:val="00744922"/>
    <w:rsid w:val="00745C5B"/>
    <w:rsid w:val="00750543"/>
    <w:rsid w:val="00750806"/>
    <w:rsid w:val="007509F8"/>
    <w:rsid w:val="00751D51"/>
    <w:rsid w:val="0075220D"/>
    <w:rsid w:val="00753F9B"/>
    <w:rsid w:val="00756237"/>
    <w:rsid w:val="0076288E"/>
    <w:rsid w:val="00762E2B"/>
    <w:rsid w:val="00763CBE"/>
    <w:rsid w:val="00764E13"/>
    <w:rsid w:val="0076526D"/>
    <w:rsid w:val="00770357"/>
    <w:rsid w:val="007734AE"/>
    <w:rsid w:val="00774626"/>
    <w:rsid w:val="0077609E"/>
    <w:rsid w:val="007828AF"/>
    <w:rsid w:val="007845EF"/>
    <w:rsid w:val="0078650F"/>
    <w:rsid w:val="00797219"/>
    <w:rsid w:val="007A03FB"/>
    <w:rsid w:val="007A3366"/>
    <w:rsid w:val="007B2F85"/>
    <w:rsid w:val="007C0F0F"/>
    <w:rsid w:val="007C0FC4"/>
    <w:rsid w:val="007C4B6E"/>
    <w:rsid w:val="007C4F87"/>
    <w:rsid w:val="007C4FDC"/>
    <w:rsid w:val="007C52B7"/>
    <w:rsid w:val="007C5607"/>
    <w:rsid w:val="007C6371"/>
    <w:rsid w:val="007C72B9"/>
    <w:rsid w:val="007C7B0C"/>
    <w:rsid w:val="007D7E43"/>
    <w:rsid w:val="007E3432"/>
    <w:rsid w:val="007E6F63"/>
    <w:rsid w:val="007F4D69"/>
    <w:rsid w:val="007F692B"/>
    <w:rsid w:val="00804686"/>
    <w:rsid w:val="008068A5"/>
    <w:rsid w:val="008105B2"/>
    <w:rsid w:val="00811008"/>
    <w:rsid w:val="00813B6F"/>
    <w:rsid w:val="00814995"/>
    <w:rsid w:val="00845EFD"/>
    <w:rsid w:val="00852057"/>
    <w:rsid w:val="00853FAF"/>
    <w:rsid w:val="008540B6"/>
    <w:rsid w:val="008548C1"/>
    <w:rsid w:val="00854F70"/>
    <w:rsid w:val="00857EA8"/>
    <w:rsid w:val="00861E07"/>
    <w:rsid w:val="00864637"/>
    <w:rsid w:val="00867C3B"/>
    <w:rsid w:val="00870BF4"/>
    <w:rsid w:val="00872B75"/>
    <w:rsid w:val="008730FF"/>
    <w:rsid w:val="00874C01"/>
    <w:rsid w:val="00877146"/>
    <w:rsid w:val="008816A0"/>
    <w:rsid w:val="008839A1"/>
    <w:rsid w:val="00884D63"/>
    <w:rsid w:val="00893885"/>
    <w:rsid w:val="0089548E"/>
    <w:rsid w:val="008A1934"/>
    <w:rsid w:val="008A3B4C"/>
    <w:rsid w:val="008A3D6D"/>
    <w:rsid w:val="008A4F39"/>
    <w:rsid w:val="008B3AD2"/>
    <w:rsid w:val="008B60E4"/>
    <w:rsid w:val="008B6BC2"/>
    <w:rsid w:val="008B73E5"/>
    <w:rsid w:val="008C1502"/>
    <w:rsid w:val="008C3031"/>
    <w:rsid w:val="008C5FD9"/>
    <w:rsid w:val="008D1C93"/>
    <w:rsid w:val="008D5489"/>
    <w:rsid w:val="008D5C15"/>
    <w:rsid w:val="008E1580"/>
    <w:rsid w:val="008E1E5E"/>
    <w:rsid w:val="008E30FF"/>
    <w:rsid w:val="008E7F11"/>
    <w:rsid w:val="008F2831"/>
    <w:rsid w:val="008F4530"/>
    <w:rsid w:val="008F6A08"/>
    <w:rsid w:val="00901984"/>
    <w:rsid w:val="00902DDA"/>
    <w:rsid w:val="00906090"/>
    <w:rsid w:val="00912381"/>
    <w:rsid w:val="00913542"/>
    <w:rsid w:val="00917035"/>
    <w:rsid w:val="009227DD"/>
    <w:rsid w:val="00923F37"/>
    <w:rsid w:val="00924F72"/>
    <w:rsid w:val="009268A2"/>
    <w:rsid w:val="00931E58"/>
    <w:rsid w:val="00934A75"/>
    <w:rsid w:val="0093694C"/>
    <w:rsid w:val="00936BE3"/>
    <w:rsid w:val="00943C02"/>
    <w:rsid w:val="00946B69"/>
    <w:rsid w:val="009476CD"/>
    <w:rsid w:val="009504E4"/>
    <w:rsid w:val="0095050B"/>
    <w:rsid w:val="009509F5"/>
    <w:rsid w:val="009566BD"/>
    <w:rsid w:val="00960D73"/>
    <w:rsid w:val="009635C7"/>
    <w:rsid w:val="009660C1"/>
    <w:rsid w:val="009662D1"/>
    <w:rsid w:val="0097135C"/>
    <w:rsid w:val="00972046"/>
    <w:rsid w:val="00973FCE"/>
    <w:rsid w:val="00976631"/>
    <w:rsid w:val="00981278"/>
    <w:rsid w:val="0098183A"/>
    <w:rsid w:val="00982259"/>
    <w:rsid w:val="00983CBE"/>
    <w:rsid w:val="00991DC7"/>
    <w:rsid w:val="00992307"/>
    <w:rsid w:val="009A3DD8"/>
    <w:rsid w:val="009A5752"/>
    <w:rsid w:val="009B030C"/>
    <w:rsid w:val="009B0EFC"/>
    <w:rsid w:val="009B2913"/>
    <w:rsid w:val="009B4892"/>
    <w:rsid w:val="009B4DF8"/>
    <w:rsid w:val="009C5C5B"/>
    <w:rsid w:val="009C5EE0"/>
    <w:rsid w:val="009D1B92"/>
    <w:rsid w:val="009D6243"/>
    <w:rsid w:val="009D6DD7"/>
    <w:rsid w:val="009E1F91"/>
    <w:rsid w:val="009F1128"/>
    <w:rsid w:val="009F256F"/>
    <w:rsid w:val="009F6499"/>
    <w:rsid w:val="009F7B7D"/>
    <w:rsid w:val="00A00301"/>
    <w:rsid w:val="00A054FF"/>
    <w:rsid w:val="00A0695C"/>
    <w:rsid w:val="00A07015"/>
    <w:rsid w:val="00A101A7"/>
    <w:rsid w:val="00A10499"/>
    <w:rsid w:val="00A11AF7"/>
    <w:rsid w:val="00A137FB"/>
    <w:rsid w:val="00A1430B"/>
    <w:rsid w:val="00A15967"/>
    <w:rsid w:val="00A163E3"/>
    <w:rsid w:val="00A2654F"/>
    <w:rsid w:val="00A27460"/>
    <w:rsid w:val="00A31BFE"/>
    <w:rsid w:val="00A337E6"/>
    <w:rsid w:val="00A351C2"/>
    <w:rsid w:val="00A4128B"/>
    <w:rsid w:val="00A45327"/>
    <w:rsid w:val="00A45F3E"/>
    <w:rsid w:val="00A51CCD"/>
    <w:rsid w:val="00A52914"/>
    <w:rsid w:val="00A52FA9"/>
    <w:rsid w:val="00A57972"/>
    <w:rsid w:val="00A60C8A"/>
    <w:rsid w:val="00A612BE"/>
    <w:rsid w:val="00A643C1"/>
    <w:rsid w:val="00A662E5"/>
    <w:rsid w:val="00A66485"/>
    <w:rsid w:val="00A77D3A"/>
    <w:rsid w:val="00A87BD5"/>
    <w:rsid w:val="00A90AAE"/>
    <w:rsid w:val="00A9547E"/>
    <w:rsid w:val="00A95B76"/>
    <w:rsid w:val="00A96718"/>
    <w:rsid w:val="00AA0DC7"/>
    <w:rsid w:val="00AA2713"/>
    <w:rsid w:val="00AA6EA3"/>
    <w:rsid w:val="00AA72D1"/>
    <w:rsid w:val="00AB263D"/>
    <w:rsid w:val="00AB2680"/>
    <w:rsid w:val="00AB3FDC"/>
    <w:rsid w:val="00AB7C43"/>
    <w:rsid w:val="00AD3FA1"/>
    <w:rsid w:val="00AD4D2A"/>
    <w:rsid w:val="00AD5795"/>
    <w:rsid w:val="00AE11D9"/>
    <w:rsid w:val="00AE2AC1"/>
    <w:rsid w:val="00AE761F"/>
    <w:rsid w:val="00AE7D14"/>
    <w:rsid w:val="00AF2B33"/>
    <w:rsid w:val="00B01F43"/>
    <w:rsid w:val="00B071BD"/>
    <w:rsid w:val="00B12A6A"/>
    <w:rsid w:val="00B14EEA"/>
    <w:rsid w:val="00B22FB5"/>
    <w:rsid w:val="00B30B64"/>
    <w:rsid w:val="00B32148"/>
    <w:rsid w:val="00B34DFF"/>
    <w:rsid w:val="00B44FF1"/>
    <w:rsid w:val="00B45CCA"/>
    <w:rsid w:val="00B53DD6"/>
    <w:rsid w:val="00B53DDE"/>
    <w:rsid w:val="00B65B42"/>
    <w:rsid w:val="00B8102B"/>
    <w:rsid w:val="00B82AF1"/>
    <w:rsid w:val="00B86322"/>
    <w:rsid w:val="00B91851"/>
    <w:rsid w:val="00BA10FF"/>
    <w:rsid w:val="00BA2A86"/>
    <w:rsid w:val="00BB19F9"/>
    <w:rsid w:val="00BB3A30"/>
    <w:rsid w:val="00BC6773"/>
    <w:rsid w:val="00BD1C7C"/>
    <w:rsid w:val="00BD7039"/>
    <w:rsid w:val="00BD74E8"/>
    <w:rsid w:val="00BE05AC"/>
    <w:rsid w:val="00BE5073"/>
    <w:rsid w:val="00BF2620"/>
    <w:rsid w:val="00BF656E"/>
    <w:rsid w:val="00C050C3"/>
    <w:rsid w:val="00C06435"/>
    <w:rsid w:val="00C101F4"/>
    <w:rsid w:val="00C132F7"/>
    <w:rsid w:val="00C137ED"/>
    <w:rsid w:val="00C20572"/>
    <w:rsid w:val="00C21DC4"/>
    <w:rsid w:val="00C24287"/>
    <w:rsid w:val="00C24B54"/>
    <w:rsid w:val="00C25808"/>
    <w:rsid w:val="00C2607B"/>
    <w:rsid w:val="00C303C1"/>
    <w:rsid w:val="00C3555D"/>
    <w:rsid w:val="00C366EE"/>
    <w:rsid w:val="00C43807"/>
    <w:rsid w:val="00C43C52"/>
    <w:rsid w:val="00C44C39"/>
    <w:rsid w:val="00C506F1"/>
    <w:rsid w:val="00C52DCA"/>
    <w:rsid w:val="00C61083"/>
    <w:rsid w:val="00C64AB9"/>
    <w:rsid w:val="00C67216"/>
    <w:rsid w:val="00C71757"/>
    <w:rsid w:val="00C735C4"/>
    <w:rsid w:val="00C761FF"/>
    <w:rsid w:val="00C76450"/>
    <w:rsid w:val="00C778C3"/>
    <w:rsid w:val="00C83872"/>
    <w:rsid w:val="00C85313"/>
    <w:rsid w:val="00C91081"/>
    <w:rsid w:val="00C94A2A"/>
    <w:rsid w:val="00C97156"/>
    <w:rsid w:val="00CB01BB"/>
    <w:rsid w:val="00CB0CE5"/>
    <w:rsid w:val="00CB1F27"/>
    <w:rsid w:val="00CC7583"/>
    <w:rsid w:val="00CD016C"/>
    <w:rsid w:val="00CD083D"/>
    <w:rsid w:val="00CD3605"/>
    <w:rsid w:val="00CD3737"/>
    <w:rsid w:val="00CD38A2"/>
    <w:rsid w:val="00CD7B03"/>
    <w:rsid w:val="00CD7E82"/>
    <w:rsid w:val="00CE0EFD"/>
    <w:rsid w:val="00CE37EB"/>
    <w:rsid w:val="00CE44CA"/>
    <w:rsid w:val="00CE64B1"/>
    <w:rsid w:val="00CF20D7"/>
    <w:rsid w:val="00CF73C6"/>
    <w:rsid w:val="00D03EEE"/>
    <w:rsid w:val="00D140A8"/>
    <w:rsid w:val="00D1616E"/>
    <w:rsid w:val="00D17863"/>
    <w:rsid w:val="00D27A34"/>
    <w:rsid w:val="00D30AA3"/>
    <w:rsid w:val="00D313E4"/>
    <w:rsid w:val="00D31B38"/>
    <w:rsid w:val="00D34BAF"/>
    <w:rsid w:val="00D37C71"/>
    <w:rsid w:val="00D406B8"/>
    <w:rsid w:val="00D435E8"/>
    <w:rsid w:val="00D43AEF"/>
    <w:rsid w:val="00D44556"/>
    <w:rsid w:val="00D46FB3"/>
    <w:rsid w:val="00D6177A"/>
    <w:rsid w:val="00D62BC3"/>
    <w:rsid w:val="00D65C49"/>
    <w:rsid w:val="00D71BE2"/>
    <w:rsid w:val="00D77398"/>
    <w:rsid w:val="00D80FDF"/>
    <w:rsid w:val="00D82DFB"/>
    <w:rsid w:val="00D862AD"/>
    <w:rsid w:val="00D90CCA"/>
    <w:rsid w:val="00D92B80"/>
    <w:rsid w:val="00D95707"/>
    <w:rsid w:val="00D96660"/>
    <w:rsid w:val="00D96D45"/>
    <w:rsid w:val="00DA0FE1"/>
    <w:rsid w:val="00DA12F1"/>
    <w:rsid w:val="00DA2A29"/>
    <w:rsid w:val="00DA5684"/>
    <w:rsid w:val="00DA5E24"/>
    <w:rsid w:val="00DA5E77"/>
    <w:rsid w:val="00DA723A"/>
    <w:rsid w:val="00DA7F09"/>
    <w:rsid w:val="00DB0BF5"/>
    <w:rsid w:val="00DB141B"/>
    <w:rsid w:val="00DB3FA0"/>
    <w:rsid w:val="00DB4ED6"/>
    <w:rsid w:val="00DB68E2"/>
    <w:rsid w:val="00DB6BC6"/>
    <w:rsid w:val="00DC04E3"/>
    <w:rsid w:val="00DC4518"/>
    <w:rsid w:val="00DC544A"/>
    <w:rsid w:val="00DE4469"/>
    <w:rsid w:val="00DE61AA"/>
    <w:rsid w:val="00DE61B0"/>
    <w:rsid w:val="00DF13FD"/>
    <w:rsid w:val="00DF759E"/>
    <w:rsid w:val="00E0145C"/>
    <w:rsid w:val="00E02100"/>
    <w:rsid w:val="00E06BAD"/>
    <w:rsid w:val="00E06FBE"/>
    <w:rsid w:val="00E0730B"/>
    <w:rsid w:val="00E10A82"/>
    <w:rsid w:val="00E16833"/>
    <w:rsid w:val="00E1784D"/>
    <w:rsid w:val="00E20773"/>
    <w:rsid w:val="00E23DFF"/>
    <w:rsid w:val="00E240A9"/>
    <w:rsid w:val="00E25E5E"/>
    <w:rsid w:val="00E3034B"/>
    <w:rsid w:val="00E30A56"/>
    <w:rsid w:val="00E311EA"/>
    <w:rsid w:val="00E327CC"/>
    <w:rsid w:val="00E33517"/>
    <w:rsid w:val="00E35FCC"/>
    <w:rsid w:val="00E36E3D"/>
    <w:rsid w:val="00E4281B"/>
    <w:rsid w:val="00E4454D"/>
    <w:rsid w:val="00E445C9"/>
    <w:rsid w:val="00E45BB2"/>
    <w:rsid w:val="00E56CD8"/>
    <w:rsid w:val="00E61E88"/>
    <w:rsid w:val="00E632D7"/>
    <w:rsid w:val="00E6602E"/>
    <w:rsid w:val="00E66D23"/>
    <w:rsid w:val="00E70382"/>
    <w:rsid w:val="00E80D57"/>
    <w:rsid w:val="00E8150C"/>
    <w:rsid w:val="00E8373F"/>
    <w:rsid w:val="00E8715B"/>
    <w:rsid w:val="00E955CF"/>
    <w:rsid w:val="00E979D2"/>
    <w:rsid w:val="00EA275E"/>
    <w:rsid w:val="00EA66DD"/>
    <w:rsid w:val="00EA6CEF"/>
    <w:rsid w:val="00EA7AD0"/>
    <w:rsid w:val="00EB5F7C"/>
    <w:rsid w:val="00EB678C"/>
    <w:rsid w:val="00EC0B5E"/>
    <w:rsid w:val="00EC1BBD"/>
    <w:rsid w:val="00EC29DE"/>
    <w:rsid w:val="00ED638B"/>
    <w:rsid w:val="00ED67AA"/>
    <w:rsid w:val="00EE12F4"/>
    <w:rsid w:val="00EE1369"/>
    <w:rsid w:val="00EE550C"/>
    <w:rsid w:val="00EF0745"/>
    <w:rsid w:val="00EF1709"/>
    <w:rsid w:val="00EF57DB"/>
    <w:rsid w:val="00EF78CE"/>
    <w:rsid w:val="00F00A23"/>
    <w:rsid w:val="00F0289B"/>
    <w:rsid w:val="00F04FDA"/>
    <w:rsid w:val="00F055C2"/>
    <w:rsid w:val="00F10059"/>
    <w:rsid w:val="00F20516"/>
    <w:rsid w:val="00F223A6"/>
    <w:rsid w:val="00F33602"/>
    <w:rsid w:val="00F365C7"/>
    <w:rsid w:val="00F36B91"/>
    <w:rsid w:val="00F379F9"/>
    <w:rsid w:val="00F40306"/>
    <w:rsid w:val="00F45405"/>
    <w:rsid w:val="00F455BC"/>
    <w:rsid w:val="00F462E3"/>
    <w:rsid w:val="00F46FFD"/>
    <w:rsid w:val="00F5055C"/>
    <w:rsid w:val="00F53673"/>
    <w:rsid w:val="00F53987"/>
    <w:rsid w:val="00F72153"/>
    <w:rsid w:val="00F7230D"/>
    <w:rsid w:val="00F726D7"/>
    <w:rsid w:val="00F74198"/>
    <w:rsid w:val="00F863D9"/>
    <w:rsid w:val="00F8675C"/>
    <w:rsid w:val="00F910CD"/>
    <w:rsid w:val="00F94237"/>
    <w:rsid w:val="00F972ED"/>
    <w:rsid w:val="00FA1A99"/>
    <w:rsid w:val="00FA68E5"/>
    <w:rsid w:val="00FA7707"/>
    <w:rsid w:val="00FB02B1"/>
    <w:rsid w:val="00FB2B48"/>
    <w:rsid w:val="00FB6C81"/>
    <w:rsid w:val="00FC3C2B"/>
    <w:rsid w:val="00FC4407"/>
    <w:rsid w:val="00FD1789"/>
    <w:rsid w:val="00FD3321"/>
    <w:rsid w:val="00FD3963"/>
    <w:rsid w:val="00FD57D2"/>
    <w:rsid w:val="00FD7311"/>
    <w:rsid w:val="00FE1BDE"/>
    <w:rsid w:val="00FE3E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8398F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0FE1"/>
  </w:style>
  <w:style w:type="paragraph" w:styleId="Heading1">
    <w:name w:val="heading 1"/>
    <w:basedOn w:val="Normal"/>
    <w:next w:val="Normal"/>
    <w:link w:val="Heading1Char"/>
    <w:uiPriority w:val="9"/>
    <w:qFormat/>
    <w:rsid w:val="00DA12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1184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1184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44C39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A12F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DA12F1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3B5338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31184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1184A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ED67A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D67A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D67A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D67AA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251CD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51CDB"/>
  </w:style>
  <w:style w:type="paragraph" w:styleId="Footer">
    <w:name w:val="footer"/>
    <w:basedOn w:val="Normal"/>
    <w:link w:val="FooterChar"/>
    <w:uiPriority w:val="99"/>
    <w:unhideWhenUsed/>
    <w:rsid w:val="00251CD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51CDB"/>
  </w:style>
  <w:style w:type="table" w:styleId="TableGrid">
    <w:name w:val="Table Grid"/>
    <w:basedOn w:val="TableNormal"/>
    <w:uiPriority w:val="59"/>
    <w:rsid w:val="002816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0A10E8"/>
    <w:pPr>
      <w:spacing w:after="0" w:line="240" w:lineRule="auto"/>
    </w:pPr>
  </w:style>
  <w:style w:type="table" w:styleId="LightShading-Accent1">
    <w:name w:val="Light Shading Accent 1"/>
    <w:basedOn w:val="TableNormal"/>
    <w:uiPriority w:val="60"/>
    <w:rsid w:val="000A10E8"/>
    <w:pPr>
      <w:spacing w:after="0" w:line="240" w:lineRule="auto"/>
    </w:pPr>
    <w:rPr>
      <w:color w:val="2E74B5" w:themeColor="accent1" w:themeShade="BF"/>
      <w:lang w:val="nl-NL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0D4D4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4D47"/>
    <w:rPr>
      <w:rFonts w:ascii="Tahoma" w:hAnsi="Tahoma" w:cs="Tahoma"/>
      <w:sz w:val="16"/>
      <w:szCs w:val="16"/>
    </w:rPr>
  </w:style>
  <w:style w:type="character" w:customStyle="1" w:styleId="Heading4Char">
    <w:name w:val="Heading 4 Char"/>
    <w:basedOn w:val="DefaultParagraphFont"/>
    <w:link w:val="Heading4"/>
    <w:uiPriority w:val="9"/>
    <w:rsid w:val="00C44C39"/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customStyle="1" w:styleId="Default">
    <w:name w:val="Default"/>
    <w:rsid w:val="00C52DCA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E311EA"/>
    <w:rPr>
      <w:i/>
      <w:iCs/>
    </w:rPr>
  </w:style>
  <w:style w:type="character" w:styleId="Emphasis">
    <w:name w:val="Emphasis"/>
    <w:basedOn w:val="DefaultParagraphFont"/>
    <w:uiPriority w:val="20"/>
    <w:qFormat/>
    <w:rsid w:val="00425998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D862AD"/>
    <w:rPr>
      <w:color w:val="800080"/>
      <w:u w:val="single"/>
    </w:rPr>
  </w:style>
  <w:style w:type="paragraph" w:customStyle="1" w:styleId="font0">
    <w:name w:val="font0"/>
    <w:basedOn w:val="Normal"/>
    <w:rsid w:val="00D862AD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  <w:lang w:val="nl-NL" w:eastAsia="nl-NL"/>
    </w:rPr>
  </w:style>
  <w:style w:type="paragraph" w:customStyle="1" w:styleId="font5">
    <w:name w:val="font5"/>
    <w:basedOn w:val="Normal"/>
    <w:rsid w:val="00D862AD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i/>
      <w:iCs/>
      <w:color w:val="000000"/>
      <w:lang w:val="nl-NL" w:eastAsia="nl-NL"/>
    </w:rPr>
  </w:style>
  <w:style w:type="paragraph" w:customStyle="1" w:styleId="xl65">
    <w:name w:val="xl65"/>
    <w:basedOn w:val="Normal"/>
    <w:rsid w:val="00D862AD"/>
    <w:pPr>
      <w:shd w:val="clear" w:color="000000" w:fill="EBF1DE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l-NL" w:eastAsia="nl-NL"/>
    </w:rPr>
  </w:style>
  <w:style w:type="paragraph" w:customStyle="1" w:styleId="xl66">
    <w:name w:val="xl66"/>
    <w:basedOn w:val="Normal"/>
    <w:rsid w:val="00D862AD"/>
    <w:pPr>
      <w:shd w:val="clear" w:color="000000" w:fill="F2DCDB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l-NL" w:eastAsia="nl-NL"/>
    </w:rPr>
  </w:style>
  <w:style w:type="paragraph" w:customStyle="1" w:styleId="xl67">
    <w:name w:val="xl67"/>
    <w:basedOn w:val="Normal"/>
    <w:rsid w:val="00D862AD"/>
    <w:pPr>
      <w:shd w:val="clear" w:color="000000" w:fill="EBF1DE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i/>
      <w:iCs/>
      <w:sz w:val="24"/>
      <w:szCs w:val="24"/>
      <w:lang w:val="nl-NL" w:eastAsia="nl-NL"/>
    </w:rPr>
  </w:style>
  <w:style w:type="paragraph" w:customStyle="1" w:styleId="xl68">
    <w:name w:val="xl68"/>
    <w:basedOn w:val="Normal"/>
    <w:rsid w:val="00D862AD"/>
    <w:pPr>
      <w:shd w:val="clear" w:color="000000" w:fill="F2DCDB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i/>
      <w:iCs/>
      <w:sz w:val="24"/>
      <w:szCs w:val="24"/>
      <w:lang w:val="nl-NL" w:eastAsia="nl-NL"/>
    </w:rPr>
  </w:style>
  <w:style w:type="paragraph" w:customStyle="1" w:styleId="xl69">
    <w:name w:val="xl69"/>
    <w:basedOn w:val="Normal"/>
    <w:rsid w:val="00D862AD"/>
    <w:pPr>
      <w:shd w:val="clear" w:color="000000" w:fill="F2DCDB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i/>
      <w:iCs/>
      <w:color w:val="222222"/>
      <w:sz w:val="24"/>
      <w:szCs w:val="24"/>
      <w:lang w:val="nl-NL" w:eastAsia="nl-NL"/>
    </w:rPr>
  </w:style>
  <w:style w:type="paragraph" w:customStyle="1" w:styleId="xl70">
    <w:name w:val="xl70"/>
    <w:basedOn w:val="Normal"/>
    <w:rsid w:val="00D862AD"/>
    <w:pPr>
      <w:shd w:val="clear" w:color="000000" w:fill="EBF1DE"/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color w:val="222222"/>
      <w:sz w:val="20"/>
      <w:szCs w:val="20"/>
      <w:lang w:val="nl-NL" w:eastAsia="nl-NL"/>
    </w:rPr>
  </w:style>
  <w:style w:type="paragraph" w:customStyle="1" w:styleId="font6">
    <w:name w:val="font6"/>
    <w:basedOn w:val="Normal"/>
    <w:rsid w:val="00EC0B5E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i/>
      <w:iCs/>
      <w:color w:val="000000"/>
      <w:sz w:val="16"/>
      <w:szCs w:val="16"/>
      <w:lang w:val="nl-NL" w:eastAsia="nl-NL"/>
    </w:rPr>
  </w:style>
  <w:style w:type="paragraph" w:customStyle="1" w:styleId="xl71">
    <w:name w:val="xl71"/>
    <w:basedOn w:val="Normal"/>
    <w:rsid w:val="00EC0B5E"/>
    <w:pPr>
      <w:shd w:val="clear" w:color="000000" w:fill="EBF1DE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i/>
      <w:iCs/>
      <w:sz w:val="16"/>
      <w:szCs w:val="16"/>
      <w:lang w:val="nl-NL" w:eastAsia="nl-NL"/>
    </w:rPr>
  </w:style>
  <w:style w:type="paragraph" w:customStyle="1" w:styleId="xl72">
    <w:name w:val="xl72"/>
    <w:basedOn w:val="Normal"/>
    <w:rsid w:val="00EC0B5E"/>
    <w:pPr>
      <w:shd w:val="clear" w:color="000000" w:fill="EBF1DE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73">
    <w:name w:val="xl73"/>
    <w:basedOn w:val="Normal"/>
    <w:rsid w:val="00EC0B5E"/>
    <w:pPr>
      <w:shd w:val="clear" w:color="000000" w:fill="EBF1DE"/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color w:val="222222"/>
      <w:sz w:val="16"/>
      <w:szCs w:val="16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E445C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45C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45C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45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45C9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37C71"/>
    <w:pPr>
      <w:spacing w:after="0" w:line="240" w:lineRule="auto"/>
    </w:pPr>
  </w:style>
  <w:style w:type="character" w:customStyle="1" w:styleId="orcid-id-https2">
    <w:name w:val="orcid-id-https2"/>
    <w:basedOn w:val="DefaultParagraphFont"/>
    <w:rsid w:val="007845EF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0FE1"/>
  </w:style>
  <w:style w:type="paragraph" w:styleId="Heading1">
    <w:name w:val="heading 1"/>
    <w:basedOn w:val="Normal"/>
    <w:next w:val="Normal"/>
    <w:link w:val="Heading1Char"/>
    <w:uiPriority w:val="9"/>
    <w:qFormat/>
    <w:rsid w:val="00DA12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1184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1184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44C39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A12F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DA12F1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3B5338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31184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1184A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ED67A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D67A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D67A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D67AA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251CD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51CDB"/>
  </w:style>
  <w:style w:type="paragraph" w:styleId="Footer">
    <w:name w:val="footer"/>
    <w:basedOn w:val="Normal"/>
    <w:link w:val="FooterChar"/>
    <w:uiPriority w:val="99"/>
    <w:unhideWhenUsed/>
    <w:rsid w:val="00251CD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51CDB"/>
  </w:style>
  <w:style w:type="table" w:styleId="TableGrid">
    <w:name w:val="Table Grid"/>
    <w:basedOn w:val="TableNormal"/>
    <w:uiPriority w:val="59"/>
    <w:rsid w:val="002816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0A10E8"/>
    <w:pPr>
      <w:spacing w:after="0" w:line="240" w:lineRule="auto"/>
    </w:pPr>
  </w:style>
  <w:style w:type="table" w:styleId="LightShading-Accent1">
    <w:name w:val="Light Shading Accent 1"/>
    <w:basedOn w:val="TableNormal"/>
    <w:uiPriority w:val="60"/>
    <w:rsid w:val="000A10E8"/>
    <w:pPr>
      <w:spacing w:after="0" w:line="240" w:lineRule="auto"/>
    </w:pPr>
    <w:rPr>
      <w:color w:val="2E74B5" w:themeColor="accent1" w:themeShade="BF"/>
      <w:lang w:val="nl-NL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0D4D4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4D47"/>
    <w:rPr>
      <w:rFonts w:ascii="Tahoma" w:hAnsi="Tahoma" w:cs="Tahoma"/>
      <w:sz w:val="16"/>
      <w:szCs w:val="16"/>
    </w:rPr>
  </w:style>
  <w:style w:type="character" w:customStyle="1" w:styleId="Heading4Char">
    <w:name w:val="Heading 4 Char"/>
    <w:basedOn w:val="DefaultParagraphFont"/>
    <w:link w:val="Heading4"/>
    <w:uiPriority w:val="9"/>
    <w:rsid w:val="00C44C39"/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customStyle="1" w:styleId="Default">
    <w:name w:val="Default"/>
    <w:rsid w:val="00C52DCA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E311EA"/>
    <w:rPr>
      <w:i/>
      <w:iCs/>
    </w:rPr>
  </w:style>
  <w:style w:type="character" w:styleId="Emphasis">
    <w:name w:val="Emphasis"/>
    <w:basedOn w:val="DefaultParagraphFont"/>
    <w:uiPriority w:val="20"/>
    <w:qFormat/>
    <w:rsid w:val="00425998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D862AD"/>
    <w:rPr>
      <w:color w:val="800080"/>
      <w:u w:val="single"/>
    </w:rPr>
  </w:style>
  <w:style w:type="paragraph" w:customStyle="1" w:styleId="font0">
    <w:name w:val="font0"/>
    <w:basedOn w:val="Normal"/>
    <w:rsid w:val="00D862AD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  <w:lang w:val="nl-NL" w:eastAsia="nl-NL"/>
    </w:rPr>
  </w:style>
  <w:style w:type="paragraph" w:customStyle="1" w:styleId="font5">
    <w:name w:val="font5"/>
    <w:basedOn w:val="Normal"/>
    <w:rsid w:val="00D862AD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i/>
      <w:iCs/>
      <w:color w:val="000000"/>
      <w:lang w:val="nl-NL" w:eastAsia="nl-NL"/>
    </w:rPr>
  </w:style>
  <w:style w:type="paragraph" w:customStyle="1" w:styleId="xl65">
    <w:name w:val="xl65"/>
    <w:basedOn w:val="Normal"/>
    <w:rsid w:val="00D862AD"/>
    <w:pPr>
      <w:shd w:val="clear" w:color="000000" w:fill="EBF1DE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l-NL" w:eastAsia="nl-NL"/>
    </w:rPr>
  </w:style>
  <w:style w:type="paragraph" w:customStyle="1" w:styleId="xl66">
    <w:name w:val="xl66"/>
    <w:basedOn w:val="Normal"/>
    <w:rsid w:val="00D862AD"/>
    <w:pPr>
      <w:shd w:val="clear" w:color="000000" w:fill="F2DCDB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l-NL" w:eastAsia="nl-NL"/>
    </w:rPr>
  </w:style>
  <w:style w:type="paragraph" w:customStyle="1" w:styleId="xl67">
    <w:name w:val="xl67"/>
    <w:basedOn w:val="Normal"/>
    <w:rsid w:val="00D862AD"/>
    <w:pPr>
      <w:shd w:val="clear" w:color="000000" w:fill="EBF1DE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i/>
      <w:iCs/>
      <w:sz w:val="24"/>
      <w:szCs w:val="24"/>
      <w:lang w:val="nl-NL" w:eastAsia="nl-NL"/>
    </w:rPr>
  </w:style>
  <w:style w:type="paragraph" w:customStyle="1" w:styleId="xl68">
    <w:name w:val="xl68"/>
    <w:basedOn w:val="Normal"/>
    <w:rsid w:val="00D862AD"/>
    <w:pPr>
      <w:shd w:val="clear" w:color="000000" w:fill="F2DCDB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i/>
      <w:iCs/>
      <w:sz w:val="24"/>
      <w:szCs w:val="24"/>
      <w:lang w:val="nl-NL" w:eastAsia="nl-NL"/>
    </w:rPr>
  </w:style>
  <w:style w:type="paragraph" w:customStyle="1" w:styleId="xl69">
    <w:name w:val="xl69"/>
    <w:basedOn w:val="Normal"/>
    <w:rsid w:val="00D862AD"/>
    <w:pPr>
      <w:shd w:val="clear" w:color="000000" w:fill="F2DCDB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i/>
      <w:iCs/>
      <w:color w:val="222222"/>
      <w:sz w:val="24"/>
      <w:szCs w:val="24"/>
      <w:lang w:val="nl-NL" w:eastAsia="nl-NL"/>
    </w:rPr>
  </w:style>
  <w:style w:type="paragraph" w:customStyle="1" w:styleId="xl70">
    <w:name w:val="xl70"/>
    <w:basedOn w:val="Normal"/>
    <w:rsid w:val="00D862AD"/>
    <w:pPr>
      <w:shd w:val="clear" w:color="000000" w:fill="EBF1DE"/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color w:val="222222"/>
      <w:sz w:val="20"/>
      <w:szCs w:val="20"/>
      <w:lang w:val="nl-NL" w:eastAsia="nl-NL"/>
    </w:rPr>
  </w:style>
  <w:style w:type="paragraph" w:customStyle="1" w:styleId="font6">
    <w:name w:val="font6"/>
    <w:basedOn w:val="Normal"/>
    <w:rsid w:val="00EC0B5E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i/>
      <w:iCs/>
      <w:color w:val="000000"/>
      <w:sz w:val="16"/>
      <w:szCs w:val="16"/>
      <w:lang w:val="nl-NL" w:eastAsia="nl-NL"/>
    </w:rPr>
  </w:style>
  <w:style w:type="paragraph" w:customStyle="1" w:styleId="xl71">
    <w:name w:val="xl71"/>
    <w:basedOn w:val="Normal"/>
    <w:rsid w:val="00EC0B5E"/>
    <w:pPr>
      <w:shd w:val="clear" w:color="000000" w:fill="EBF1DE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i/>
      <w:iCs/>
      <w:sz w:val="16"/>
      <w:szCs w:val="16"/>
      <w:lang w:val="nl-NL" w:eastAsia="nl-NL"/>
    </w:rPr>
  </w:style>
  <w:style w:type="paragraph" w:customStyle="1" w:styleId="xl72">
    <w:name w:val="xl72"/>
    <w:basedOn w:val="Normal"/>
    <w:rsid w:val="00EC0B5E"/>
    <w:pPr>
      <w:shd w:val="clear" w:color="000000" w:fill="EBF1DE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nl-NL" w:eastAsia="nl-NL"/>
    </w:rPr>
  </w:style>
  <w:style w:type="paragraph" w:customStyle="1" w:styleId="xl73">
    <w:name w:val="xl73"/>
    <w:basedOn w:val="Normal"/>
    <w:rsid w:val="00EC0B5E"/>
    <w:pPr>
      <w:shd w:val="clear" w:color="000000" w:fill="EBF1DE"/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color w:val="222222"/>
      <w:sz w:val="16"/>
      <w:szCs w:val="16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E445C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45C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45C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45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45C9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37C71"/>
    <w:pPr>
      <w:spacing w:after="0" w:line="240" w:lineRule="auto"/>
    </w:pPr>
  </w:style>
  <w:style w:type="character" w:customStyle="1" w:styleId="orcid-id-https2">
    <w:name w:val="orcid-id-https2"/>
    <w:basedOn w:val="DefaultParagraphFont"/>
    <w:rsid w:val="007845EF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1263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77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76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10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863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292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757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883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198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677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771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7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901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56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680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746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323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973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88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978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18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556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948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493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89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055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791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977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419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682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332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869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19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045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049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405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894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238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72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578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046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991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232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792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877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194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429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4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860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939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876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308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99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5506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0720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5280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366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157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233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032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692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7892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146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83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270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481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127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80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104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759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090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040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883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766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601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532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383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36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946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214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288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065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598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302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643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976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839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568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971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11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94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969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740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023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847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377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7733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181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346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507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500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4650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773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0896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441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4033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321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24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446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13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910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405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940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866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84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753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638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98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5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31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0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1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55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404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34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00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83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eg"/><Relationship Id="rId5" Type="http://schemas.openxmlformats.org/officeDocument/2006/relationships/settings" Target="settings.xml"/><Relationship Id="rId10" Type="http://schemas.openxmlformats.org/officeDocument/2006/relationships/image" Target="media/image1.tiff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C342C9-5E2E-4BC5-B402-C80BAFD058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3</Pages>
  <Words>4508</Words>
  <Characters>24799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U Delft</Company>
  <LinksUpToDate>false</LinksUpToDate>
  <CharactersWithSpaces>292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an Marc Daran - TNW</dc:creator>
  <cp:lastModifiedBy>Jean Marc Daran - TNW</cp:lastModifiedBy>
  <cp:revision>3</cp:revision>
  <dcterms:created xsi:type="dcterms:W3CDTF">2018-07-05T13:29:00Z</dcterms:created>
  <dcterms:modified xsi:type="dcterms:W3CDTF">2018-07-05T13:45:00Z</dcterms:modified>
</cp:coreProperties>
</file>